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xml:space="preserve">, Amanda </w:t>
      </w:r>
      <w:proofErr w:type="spellStart"/>
      <w:r w:rsidR="002C6FBA">
        <w:t>Luttringer</w:t>
      </w:r>
      <w:proofErr w:type="spellEnd"/>
      <w:r w:rsidR="003C460F">
        <w:t xml:space="preserve"> </w:t>
      </w:r>
      <w:r w:rsidR="002C6FBA" w:rsidRPr="00766375">
        <w:rPr>
          <w:vertAlign w:val="superscript"/>
        </w:rPr>
        <w:t>1,2</w:t>
      </w:r>
      <w:r w:rsidR="002C6FBA">
        <w:t>,</w:t>
      </w:r>
      <w:r w:rsidR="00857256">
        <w:t xml:space="preserve"> </w:t>
      </w:r>
      <w:proofErr w:type="spellStart"/>
      <w:r w:rsidR="00857256">
        <w:t>Hinatea</w:t>
      </w:r>
      <w:proofErr w:type="spellEnd"/>
      <w:r w:rsidR="00857256">
        <w:t xml:space="preserve"> </w:t>
      </w:r>
      <w:proofErr w:type="spellStart"/>
      <w:r w:rsidR="00857256">
        <w:t>Ariey</w:t>
      </w:r>
      <w:proofErr w:type="spellEnd"/>
      <w:r w:rsidR="003C460F">
        <w:t xml:space="preserve"> </w:t>
      </w:r>
      <w:r w:rsidR="00857256" w:rsidRPr="00766375">
        <w:rPr>
          <w:vertAlign w:val="superscript"/>
        </w:rPr>
        <w:t>1,2</w:t>
      </w:r>
      <w:r w:rsidR="00857256">
        <w:t xml:space="preserve">, </w:t>
      </w:r>
      <w:r w:rsidR="003C6F7C">
        <w:t xml:space="preserve">Anna </w:t>
      </w:r>
      <w:proofErr w:type="spellStart"/>
      <w:r w:rsidR="003C6F7C">
        <w:t>Schleimer</w:t>
      </w:r>
      <w:proofErr w:type="spellEnd"/>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 xml:space="preserve">1: Musée National d’Histoire Naturelle, 25, rue </w:t>
      </w:r>
      <w:proofErr w:type="spellStart"/>
      <w:r w:rsidRPr="002C6FBA">
        <w:rPr>
          <w:lang w:val="fr-FR"/>
        </w:rPr>
        <w:t>Muenster</w:t>
      </w:r>
      <w:proofErr w:type="spellEnd"/>
      <w:r w:rsidRPr="002C6FBA">
        <w:rPr>
          <w:lang w:val="fr-FR"/>
        </w:rPr>
        <w:t>, L-2160, Luxembourg, Luxembourg</w:t>
      </w:r>
    </w:p>
    <w:p w14:paraId="15B76019" w14:textId="62042F91" w:rsidR="00766375" w:rsidRDefault="00766375" w:rsidP="006F501D">
      <w:pPr>
        <w:rPr>
          <w:lang w:val="de-LU"/>
        </w:rPr>
      </w:pPr>
      <w:r w:rsidRPr="00F44CF5">
        <w:rPr>
          <w:lang w:val="de-LU"/>
        </w:rPr>
        <w:t xml:space="preserve">2: </w:t>
      </w:r>
      <w:proofErr w:type="spellStart"/>
      <w:r w:rsidRPr="00F44CF5">
        <w:rPr>
          <w:lang w:val="de-LU"/>
        </w:rPr>
        <w:t>Fondation</w:t>
      </w:r>
      <w:proofErr w:type="spellEnd"/>
      <w:r w:rsidRPr="00F44CF5">
        <w:rPr>
          <w:lang w:val="de-LU"/>
        </w:rPr>
        <w:t xml:space="preserve"> Faune-Flore, 24, </w:t>
      </w:r>
      <w:proofErr w:type="spellStart"/>
      <w:r w:rsidRPr="00F44CF5">
        <w:rPr>
          <w:lang w:val="de-LU"/>
        </w:rPr>
        <w:t>rue</w:t>
      </w:r>
      <w:proofErr w:type="spellEnd"/>
      <w:r w:rsidRPr="00F44CF5">
        <w:rPr>
          <w:lang w:val="de-LU"/>
        </w:rPr>
        <w:t xml:space="preserve"> </w:t>
      </w:r>
      <w:proofErr w:type="spellStart"/>
      <w:r w:rsidRPr="00F44CF5">
        <w:rPr>
          <w:lang w:val="de-LU"/>
        </w:rPr>
        <w:t>Muenster</w:t>
      </w:r>
      <w:proofErr w:type="spellEnd"/>
      <w:r w:rsidRPr="00F44CF5">
        <w:rPr>
          <w:lang w:val="de-LU"/>
        </w:rPr>
        <w:t>, L-2160, Luxembourg, Luxembourg</w:t>
      </w:r>
    </w:p>
    <w:p w14:paraId="55A1BAFF" w14:textId="3A12B52F" w:rsidR="003C460F" w:rsidRPr="00AB2698" w:rsidRDefault="003C460F" w:rsidP="002637E4">
      <w:r w:rsidRPr="00AB2698">
        <w:t xml:space="preserve">3: </w:t>
      </w:r>
      <w:r w:rsidR="002637E4" w:rsidRPr="00AB2698">
        <w:t xml:space="preserve">Association for Nature and Biodiversity, 16 </w:t>
      </w:r>
      <w:proofErr w:type="spellStart"/>
      <w:r w:rsidR="002637E4" w:rsidRPr="00AB2698">
        <w:t>Birsteiner</w:t>
      </w:r>
      <w:proofErr w:type="spellEnd"/>
      <w:r w:rsidR="002637E4" w:rsidRPr="00AB2698">
        <w:t xml:space="preserve"> </w:t>
      </w:r>
      <w:proofErr w:type="spellStart"/>
      <w:proofErr w:type="gramStart"/>
      <w:r w:rsidR="002637E4" w:rsidRPr="00AB2698">
        <w:t>Strasse</w:t>
      </w:r>
      <w:proofErr w:type="spellEnd"/>
      <w:r w:rsidR="002637E4" w:rsidRPr="00AB2698">
        <w:t xml:space="preserve">  60386</w:t>
      </w:r>
      <w:proofErr w:type="gramEnd"/>
      <w:r w:rsidR="002637E4" w:rsidRPr="00AB2698">
        <w:t xml:space="preserve">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proofErr w:type="spellStart"/>
      <w:r w:rsidR="00766375" w:rsidRPr="00766375">
        <w:rPr>
          <w:lang w:val="de-LU"/>
        </w:rPr>
        <w:t>Koenig</w:t>
      </w:r>
      <w:proofErr w:type="spellEnd"/>
      <w:r w:rsidR="00766375" w:rsidRPr="00766375">
        <w:rPr>
          <w:lang w:val="de-LU"/>
        </w:rPr>
        <w:t>,</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0D26FBAF" w:rsidR="006B5EEF" w:rsidRDefault="006B5EEF" w:rsidP="006F501D">
      <w:r w:rsidRPr="006B5EEF">
        <w:t>*: Corresponding author</w:t>
      </w:r>
      <w:r>
        <w:t xml:space="preserve"> (</w:t>
      </w:r>
      <w:hyperlink r:id="rId8" w:history="1">
        <w:r w:rsidR="001538B6" w:rsidRPr="00D67860">
          <w:rPr>
            <w:rStyle w:val="Hyperlink"/>
          </w:rPr>
          <w:t>julian.wittische@mnhn.lu</w:t>
        </w:r>
      </w:hyperlink>
      <w:r>
        <w:t>)</w:t>
      </w:r>
    </w:p>
    <w:p w14:paraId="2CA6398C" w14:textId="7887CA44" w:rsidR="007F0AA0" w:rsidRDefault="001538B6" w:rsidP="006F501D">
      <w:pPr>
        <w:rPr>
          <w:u w:val="single"/>
        </w:rPr>
      </w:pPr>
      <w:r w:rsidRPr="001538B6">
        <w:rPr>
          <w:u w:val="single"/>
        </w:rPr>
        <w:t>TO DO LIST</w:t>
      </w:r>
      <w:r>
        <w:rPr>
          <w:u w:val="single"/>
        </w:rPr>
        <w:t xml:space="preserve"> for submission</w:t>
      </w:r>
      <w:r w:rsidRPr="001538B6">
        <w:rPr>
          <w:u w:val="single"/>
        </w:rPr>
        <w:t xml:space="preserve"> (Julian)</w:t>
      </w:r>
    </w:p>
    <w:p w14:paraId="0C67972E" w14:textId="35472C8F" w:rsidR="001538B6" w:rsidRPr="001538B6" w:rsidRDefault="001538B6" w:rsidP="001538B6">
      <w:pPr>
        <w:pStyle w:val="ListParagraph"/>
        <w:numPr>
          <w:ilvl w:val="0"/>
          <w:numId w:val="9"/>
        </w:numPr>
        <w:rPr>
          <w:u w:val="single"/>
        </w:rPr>
      </w:pPr>
      <w:r>
        <w:t>Redo Fig.3</w:t>
      </w:r>
      <w:r w:rsidR="00AB06C7">
        <w:t xml:space="preserve"> with text within figure</w:t>
      </w:r>
    </w:p>
    <w:p w14:paraId="5A573D66" w14:textId="34DED046" w:rsidR="007F0AA0" w:rsidRDefault="001538B6" w:rsidP="00EC4477">
      <w:pPr>
        <w:pStyle w:val="ListParagraph"/>
        <w:numPr>
          <w:ilvl w:val="0"/>
          <w:numId w:val="9"/>
        </w:numPr>
      </w:pPr>
      <w:r>
        <w:t xml:space="preserve">Homogenize </w:t>
      </w:r>
      <w:proofErr w:type="spellStart"/>
      <w:r>
        <w:t>sd</w:t>
      </w:r>
      <w:proofErr w:type="spellEnd"/>
      <w:r>
        <w:t xml:space="preserve"> notation</w:t>
      </w:r>
      <w:r w:rsidR="00CA7D50">
        <w:t xml:space="preserve">, FST </w:t>
      </w:r>
      <w:proofErr w:type="spellStart"/>
      <w:r w:rsidR="00CA7D50">
        <w:t>etc</w:t>
      </w:r>
      <w:proofErr w:type="spellEnd"/>
    </w:p>
    <w:p w14:paraId="126E3D58" w14:textId="077D08AD" w:rsidR="00E709DC" w:rsidRDefault="001D4047" w:rsidP="00EC4477">
      <w:pPr>
        <w:pStyle w:val="ListParagraph"/>
        <w:numPr>
          <w:ilvl w:val="0"/>
          <w:numId w:val="9"/>
        </w:numPr>
      </w:pPr>
      <w:r>
        <w:t>P</w:t>
      </w:r>
      <w:r w:rsidR="00FF0AA0">
        <w:t>roper</w:t>
      </w:r>
      <w:r w:rsidR="00E709DC">
        <w:t xml:space="preserve"> test urban vs rural</w:t>
      </w:r>
      <w:r w:rsidR="00FF0AA0">
        <w:t xml:space="preserve">, correct for sample size </w:t>
      </w:r>
      <w:proofErr w:type="spellStart"/>
      <w:r w:rsidR="00FF0AA0">
        <w:t>etc</w:t>
      </w:r>
      <w:proofErr w:type="spellEnd"/>
    </w:p>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1F98F1D9"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w:t>
      </w:r>
      <w:r w:rsidR="00FC5BA6" w:rsidRPr="00B76D65">
        <w:t xml:space="preserve"> </w:t>
      </w:r>
      <w:r w:rsidR="00FC5BA6">
        <w:rPr>
          <w:lang w:val="fr-FR"/>
        </w:rPr>
        <w:fldChar w:fldCharType="begin"/>
      </w:r>
      <w:r w:rsidR="00FC5BA6" w:rsidRPr="00B76D65">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w:instrText>
      </w:r>
      <w:r w:rsidR="00FC5BA6">
        <w:rPr>
          <w:lang w:val="fr-FR"/>
        </w:rPr>
        <w:instrText>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r w:rsidR="006A1BFE">
        <w:rPr>
          <w:lang w:val="fr-FR"/>
        </w:rPr>
        <w:t>.</w:t>
      </w:r>
      <w:bookmarkStart w:id="1" w:name="_GoBack"/>
      <w:bookmarkEnd w:id="1"/>
    </w:p>
    <w:p w14:paraId="16F58FAE" w14:textId="503C5787"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t xml:space="preserve">However, given the large range of flying abilities and species-specific responses to habitat </w:t>
      </w:r>
      <w:r w:rsidR="00E2777C">
        <w:lastRenderedPageBreak/>
        <w:t>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r w:rsidR="000B1EAA">
        <w:t xml:space="preserve"> </w:t>
      </w:r>
      <w:r w:rsidR="000B1EAA" w:rsidRPr="00154AA8">
        <w:t xml:space="preserve">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0B1EAA" w:rsidRPr="00154AA8">
        <w:fldChar w:fldCharType="begin"/>
      </w:r>
      <w:r w:rsidR="000B1EAA">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0B1EAA" w:rsidRPr="00154AA8">
        <w:fldChar w:fldCharType="separate"/>
      </w:r>
      <w:r w:rsidR="000B1EAA" w:rsidRPr="00154AA8">
        <w:rPr>
          <w:rFonts w:cs="Times New Roman"/>
        </w:rPr>
        <w:t>(Dreier et al., 2014; Rands, 2014)</w:t>
      </w:r>
      <w:r w:rsidR="000B1EAA" w:rsidRPr="00154AA8">
        <w:fldChar w:fldCharType="end"/>
      </w:r>
      <w:r w:rsidR="000B1EAA" w:rsidRPr="00154AA8">
        <w:t>.</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w:t>
      </w:r>
      <w:r w:rsidR="00E933B4">
        <w:lastRenderedPageBreak/>
        <w:t>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Therefore, the greater the genetic connectivity is, the easier it is to 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42A6271D" w14:textId="00AE66CC" w:rsidR="00FF3D49" w:rsidRDefault="00D443B6" w:rsidP="00AE78DF">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w:t>
      </w:r>
      <w:r w:rsidR="000C10B4">
        <w:t xml:space="preserve"> </w:t>
      </w:r>
      <w:r w:rsidR="00497378">
        <w:t>substantial genetic differentiation and IBD exist between study areas</w:t>
      </w:r>
      <w:r w:rsidR="000C10B4">
        <w:t>,</w:t>
      </w:r>
      <w:r w:rsidR="000C10B4" w:rsidRPr="000C10B4">
        <w:t xml:space="preserve"> </w:t>
      </w:r>
      <w:r w:rsidR="000C10B4">
        <w:t>given the non-migratory nature of our two species and</w:t>
      </w:r>
      <w:r w:rsidR="000C10B4" w:rsidRPr="00582A5D">
        <w:t xml:space="preserve"> the large distance between study areas (ca. 150 km)</w:t>
      </w:r>
      <w:r w:rsidR="000C10B4">
        <w:t xml:space="preserve">. We hypothesized that we would find clear impediment to the movement of those hoverflies given the large proportion of unvegetated impervious areas present in and the intensive peri-urban agriculture and the known effect of such disturbance of the population dynamics of other pollinators. </w:t>
      </w:r>
      <w:r w:rsidR="00573EA0">
        <w:t>W</w:t>
      </w:r>
      <w:r w:rsidR="000C10B4">
        <w:t xml:space="preserve">e hypothesized that </w:t>
      </w:r>
      <w:r w:rsidR="00573EA0">
        <w:t xml:space="preserve">city hoverflies would show </w:t>
      </w:r>
      <w:r w:rsidR="00F73BD4">
        <w:t>lower genetic diversity</w:t>
      </w:r>
      <w:r w:rsidR="00FD1C2D">
        <w:t xml:space="preserve"> among each other</w:t>
      </w:r>
      <w:r w:rsidR="00573EA0">
        <w:t>, than peri-</w:t>
      </w:r>
      <w:r w:rsidR="004666BC">
        <w:t xml:space="preserve">urban hoverflies, given </w:t>
      </w:r>
      <w:r w:rsidR="00D92111">
        <w:t>higher potential fragmentation.</w:t>
      </w:r>
      <w:r w:rsidR="00EF7D99">
        <w:t xml:space="preserve"> None of those hypotheses were supported by the results.</w:t>
      </w:r>
    </w:p>
    <w:p w14:paraId="036A896E" w14:textId="77777777" w:rsidR="00FF3D49" w:rsidRDefault="00FF3D49">
      <w:pPr>
        <w:spacing w:after="160" w:line="259" w:lineRule="auto"/>
      </w:pPr>
      <w:r>
        <w:br w:type="page"/>
      </w:r>
    </w:p>
    <w:p w14:paraId="3EC87C79" w14:textId="5C7171C4" w:rsidR="00B34036" w:rsidRPr="00AE78DF" w:rsidRDefault="00B34036" w:rsidP="00FF3D49">
      <w:pPr>
        <w:pStyle w:val="Heading1"/>
      </w:pPr>
      <w:r w:rsidRPr="00AE78DF">
        <w:lastRenderedPageBreak/>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65FBF4C4" w14:textId="052E9CD3" w:rsidR="00131BCA" w:rsidRDefault="00131BCA" w:rsidP="00131BCA">
      <w:r>
        <w:t>To evaluate the genetic connectivity of hoverflies in th</w:t>
      </w:r>
      <w:r w:rsidR="00BB1EED">
        <w:t xml:space="preserve">e face of disturbance, we chose to work on two species in </w:t>
      </w:r>
      <w:r>
        <w:t xml:space="preserve">two urbanized study areas </w:t>
      </w:r>
      <w:r w:rsidR="00BB1EED">
        <w:t xml:space="preserve">in Western Europe </w:t>
      </w:r>
      <w:r>
        <w:t xml:space="preserve">(Fig. 1). </w:t>
      </w:r>
    </w:p>
    <w:p w14:paraId="2A4AEBAC" w14:textId="132C1135" w:rsidR="00BB1EED" w:rsidRDefault="00881963" w:rsidP="00BB1EED">
      <w:r>
        <w:t xml:space="preserve">We chose to work on study areas in </w:t>
      </w:r>
      <w:r w:rsidR="00131BCA">
        <w:t>Germany and Luxembourg</w:t>
      </w:r>
      <w:r>
        <w:t xml:space="preserve"> because they</w:t>
      </w:r>
      <w:r w:rsidR="00131BCA">
        <w:t xml:space="preserve"> both present </w:t>
      </w:r>
      <w:r>
        <w:t xml:space="preserve">large areas with </w:t>
      </w:r>
      <w:r w:rsidR="00131BCA">
        <w:t>very high landscape fragmentation</w:t>
      </w:r>
      <w:r w:rsidR="00F01AC6">
        <w:t xml:space="preserve">. Indeed, they </w:t>
      </w:r>
      <w:r>
        <w:t xml:space="preserve">have among the highest </w:t>
      </w:r>
      <w:r w:rsidR="00131BCA">
        <w:t>number of meshes per km</w:t>
      </w:r>
      <w:r w:rsidR="00131BCA">
        <w:rPr>
          <w:vertAlign w:val="superscript"/>
        </w:rPr>
        <w:t>2</w:t>
      </w:r>
      <w:r w:rsidR="00131BCA">
        <w:t xml:space="preserve"> and the proportion of the country’s total surface experiencing high to very high fragmentation </w:t>
      </w:r>
      <w:r w:rsidR="00131BCA">
        <w:fldChar w:fldCharType="begin"/>
      </w:r>
      <w:r w:rsidR="00AF7C9B">
        <w:instrText xml:space="preserve"> ADDIN ZOTERO_ITEM CSL_CITATION {"citationID":"jWDe8F0u","properties":{"formattedCitation":"(EEA, 2016)","plainCitation":"(EEA, 2016)","noteIndex":0},"citationItems":[{"id":13743,"uris":["http://zotero.org/users/4948104/items/GLC47PEG"],"itemData":{"id":13743,"type":"report","number":"(FGA2-S) - version 2.0, Nov. 2016","title":"Landscape fragmentation Effective Mesh Density: major and medium anthropogenic fragmenting elements","URL":"https://sdi.eea.europa.eu/catalogue/srv/api/records/98d63709-5a79-44a8-ac5b-fd9a08466bf1","author":[{"literal":"EEA"}],"accessed":{"date-parts":[["2023",10,1]]},"issued":{"date-parts":[["2016"]]}}}],"schema":"https://github.com/citation-style-language/schema/raw/master/csl-citation.json"} </w:instrText>
      </w:r>
      <w:r w:rsidR="00131BCA">
        <w:fldChar w:fldCharType="separate"/>
      </w:r>
      <w:r w:rsidR="00AF7C9B" w:rsidRPr="00AF7C9B">
        <w:rPr>
          <w:rFonts w:cs="Times New Roman"/>
        </w:rPr>
        <w:t>(EEA, 2016)</w:t>
      </w:r>
      <w:r w:rsidR="00131BCA">
        <w:fldChar w:fldCharType="end"/>
      </w:r>
      <w:r w:rsidR="00131BCA" w:rsidRPr="00154AA8">
        <w:t xml:space="preserve">. </w:t>
      </w:r>
      <w:r w:rsidR="00FE0E0F">
        <w:t xml:space="preserve">Luxembourg will reach </w:t>
      </w:r>
      <w:r w:rsidR="00FE0E0F" w:rsidRPr="00FE0E0F">
        <w:t xml:space="preserve">1 million inhabitants by 2080 </w:t>
      </w:r>
      <w:r w:rsidR="00FE0E0F">
        <w:fldChar w:fldCharType="begin"/>
      </w:r>
      <w:r w:rsidR="00FE0E0F">
        <w:instrText xml:space="preserve"> ADDIN ZOTERO_ITEM CSL_CITATION {"citationID":"o9JCXWvC","properties":{"formattedCitation":"(STATEC, 2017)","plainCitation":"(STATEC, 2017)","noteIndex":0},"citationItems":[{"id":13747,"uris":["http://zotero.org/users/4948104/items/VVTKSCP4"],"itemData":{"id":13747,"type":"report","collection-title":"Informations statistiques récentes","number":"9","title":"Communiqué de presse de l'Institut national de la statistique et des études économiques","author":[{"literal":"STATEC"}],"issued":{"date-parts":[["2017"]]}}}],"schema":"https://github.com/citation-style-language/schema/raw/master/csl-citation.json"} </w:instrText>
      </w:r>
      <w:r w:rsidR="00FE0E0F">
        <w:fldChar w:fldCharType="separate"/>
      </w:r>
      <w:r w:rsidR="00FE0E0F" w:rsidRPr="00FE0E0F">
        <w:rPr>
          <w:rFonts w:cs="Times New Roman"/>
        </w:rPr>
        <w:t>(STATEC, 2017)</w:t>
      </w:r>
      <w:r w:rsidR="00FE0E0F">
        <w:fldChar w:fldCharType="end"/>
      </w:r>
      <w:r w:rsidR="00FE0E0F" w:rsidRPr="00FE0E0F">
        <w:t xml:space="preserve">. </w:t>
      </w:r>
      <w:r w:rsidR="00FE0E0F" w:rsidRPr="00154AA8">
        <w:t xml:space="preserve">This, in turn, will lead to further loss and fragmentation of natural and semi-natural habitats </w:t>
      </w:r>
      <w:r w:rsidR="00FE0E0F" w:rsidRPr="00154AA8">
        <w:fldChar w:fldCharType="begin"/>
      </w:r>
      <w:r w:rsidR="00FE0E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FE0E0F" w:rsidRPr="00154AA8">
        <w:fldChar w:fldCharType="separate"/>
      </w:r>
      <w:r w:rsidR="00FE0E0F" w:rsidRPr="00154AA8">
        <w:rPr>
          <w:rFonts w:cs="Times New Roman"/>
        </w:rPr>
        <w:t>(Jaeger et al., 2016)</w:t>
      </w:r>
      <w:r w:rsidR="00FE0E0F" w:rsidRPr="00154AA8">
        <w:fldChar w:fldCharType="end"/>
      </w:r>
      <w:r w:rsidR="00FE0E0F" w:rsidRPr="00154AA8">
        <w:t>.</w:t>
      </w:r>
      <w:r w:rsidR="00FE0E0F">
        <w:t xml:space="preserve"> </w:t>
      </w:r>
      <w:r w:rsidR="00FE0E0F" w:rsidRPr="00FE0E0F">
        <w:t xml:space="preserve">Luxembourg </w:t>
      </w:r>
      <w:r w:rsidR="00FE0E0F">
        <w:t>ranks at the top of the European countries regarding</w:t>
      </w:r>
      <w:r w:rsidR="00FE0E0F" w:rsidRPr="00FE0E0F">
        <w:t xml:space="preserve"> impediment to wildlife movement by human infrastructure </w:t>
      </w:r>
      <w:r w:rsidR="00A37AF2">
        <w:fldChar w:fldCharType="begin"/>
      </w:r>
      <w:r w:rsidR="00A37AF2">
        <w:instrText xml:space="preserve"> ADDIN ZOTERO_ITEM CSL_CITATION {"citationID":"pN9P5IJJ","properties":{"formattedCitation":"(EEA and FOEN, 2011)","plainCitation":"(EEA and FOEN, 2011)","noteIndex":0},"citationItems":[{"id":13848,"uris":["http://zotero.org/users/4948104/items/4NTBYI5D"],"itemData":{"id":13848,"type":"report","event-place":"Copenhagen","language":"en","number":"2/2011","page":"87","publisher":"Publications Office of the European Union","publisher-place":"Copenhagen","source":"DOI.org (CSL JSON)","title":"Landscape fragmentation in Europe : joint EEA-FOEN report","title-short":"Landscape fragmentation in Europe","URL":"https://data.europa.eu/doi/10.2800/78322","author":[{"literal":"EEA"},{"literal":"FOEN"}],"accessed":{"date-parts":[["2023",2,19]]},"issued":{"date-parts":[["2011"]]}}}],"schema":"https://github.com/citation-style-language/schema/raw/master/csl-citation.json"} </w:instrText>
      </w:r>
      <w:r w:rsidR="00A37AF2">
        <w:fldChar w:fldCharType="separate"/>
      </w:r>
      <w:r w:rsidR="00A37AF2" w:rsidRPr="00A37AF2">
        <w:rPr>
          <w:rFonts w:cs="Times New Roman"/>
        </w:rPr>
        <w:t>(EEA and FOEN, 2011)</w:t>
      </w:r>
      <w:r w:rsidR="00A37AF2">
        <w:fldChar w:fldCharType="end"/>
      </w:r>
      <w:r w:rsidR="00FE0E0F">
        <w:t xml:space="preserve">, </w:t>
      </w:r>
      <w:r w:rsidR="00A37AF2">
        <w:t xml:space="preserve">which </w:t>
      </w:r>
      <w:r w:rsidR="00C16742">
        <w:t>will increase in the near future</w:t>
      </w:r>
      <w:r w:rsidR="00FE0E0F" w:rsidRPr="00FE0E0F">
        <w:t xml:space="preserve"> (</w:t>
      </w:r>
      <w:proofErr w:type="spellStart"/>
      <w:r w:rsidR="00FE0E0F" w:rsidRPr="00FE0E0F">
        <w:t>Babí</w:t>
      </w:r>
      <w:proofErr w:type="spellEnd"/>
      <w:r w:rsidR="00FE0E0F" w:rsidRPr="00FE0E0F">
        <w:t xml:space="preserve"> </w:t>
      </w:r>
      <w:proofErr w:type="spellStart"/>
      <w:r w:rsidR="00FE0E0F" w:rsidRPr="00FE0E0F">
        <w:t>Almenar</w:t>
      </w:r>
      <w:proofErr w:type="spellEnd"/>
      <w:r w:rsidR="00FE0E0F" w:rsidRPr="00FE0E0F">
        <w:t xml:space="preserve"> et al., 2019).</w:t>
      </w:r>
      <w:r w:rsidR="00683BE0">
        <w:t xml:space="preserve"> </w:t>
      </w:r>
      <w:r w:rsidR="00131BCA">
        <w:t>The shape of the Luxembourg study area was chosen to include</w:t>
      </w:r>
      <w:r w:rsidR="00131BCA" w:rsidRPr="00A93CCF">
        <w:t xml:space="preserve"> </w:t>
      </w:r>
      <w:r w:rsidR="00131BCA">
        <w:t>most</w:t>
      </w:r>
      <w:r w:rsidR="00131BCA" w:rsidRPr="00A93CCF">
        <w:t xml:space="preserve"> parts of the urban sprawl </w:t>
      </w:r>
      <w:r w:rsidR="00131BCA">
        <w:t xml:space="preserve">between the two largest urban agglomerations in the country (Luxembourg and </w:t>
      </w:r>
      <w:r w:rsidR="00131BCA" w:rsidRPr="0039100B">
        <w:t>Esch-sur-Alzette</w:t>
      </w:r>
      <w:r w:rsidR="00131BCA">
        <w:t xml:space="preserve">), </w:t>
      </w:r>
      <w:r w:rsidR="00131BCA" w:rsidRPr="00A93CCF">
        <w:t xml:space="preserve">as well as sufficient amount of adjoining countryside. </w:t>
      </w:r>
      <w:r w:rsidR="00131BCA">
        <w:t xml:space="preserve">The Cologne study area focused on administrative city limits as it fit our requirements. Indeed, although Cologne </w:t>
      </w:r>
      <w:r w:rsidR="00131BCA" w:rsidRPr="003216BF">
        <w:t xml:space="preserve">is the </w:t>
      </w:r>
      <w:r w:rsidR="00131BCA">
        <w:t>fourth most populous and the third largest</w:t>
      </w:r>
      <w:r w:rsidR="00131BCA" w:rsidRPr="003216BF">
        <w:t xml:space="preserve"> city in Germany</w:t>
      </w:r>
      <w:r w:rsidR="00131BCA">
        <w:t xml:space="preserve">, it </w:t>
      </w:r>
      <w:r w:rsidR="00131BCA" w:rsidRPr="003216BF">
        <w:t>has</w:t>
      </w:r>
      <w:r w:rsidR="00131BCA">
        <w:t xml:space="preserve"> </w:t>
      </w:r>
      <w:r w:rsidR="00131BCA" w:rsidRPr="003216BF">
        <w:t>a large number</w:t>
      </w:r>
      <w:r w:rsidR="00131BCA">
        <w:t xml:space="preserve"> </w:t>
      </w:r>
      <w:r w:rsidR="00131BCA" w:rsidRPr="003216BF">
        <w:t>of green surfaces, protected areas, riparian forest fragments and wetland</w:t>
      </w:r>
      <w:r w:rsidR="00131BCA">
        <w:t>s</w:t>
      </w:r>
      <w:r w:rsidR="00131BCA" w:rsidRPr="003216BF">
        <w:t xml:space="preserve"> </w:t>
      </w:r>
      <w:r w:rsidR="00131BCA">
        <w:fldChar w:fldCharType="begin"/>
      </w:r>
      <w:r w:rsidR="00131BCA">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131BCA">
        <w:fldChar w:fldCharType="separate"/>
      </w:r>
      <w:r w:rsidR="00131BCA" w:rsidRPr="00FC5BA6">
        <w:rPr>
          <w:rFonts w:cs="Times New Roman"/>
        </w:rPr>
        <w:t>(Braun and Herold, 2004; Curdes, 1998; Mitter and Weber, 2011)</w:t>
      </w:r>
      <w:r w:rsidR="00131BCA">
        <w:fldChar w:fldCharType="end"/>
      </w:r>
      <w:r w:rsidR="00131BCA" w:rsidRPr="003216BF">
        <w:t>.</w:t>
      </w:r>
      <w:r w:rsidR="00620447">
        <w:t xml:space="preserve"> </w:t>
      </w:r>
      <w:r w:rsidR="00BB1EED">
        <w:t>We chose an extent</w:t>
      </w:r>
      <w:r w:rsidR="00BB1EED" w:rsidRPr="002C7B2D">
        <w:t xml:space="preserve"> </w:t>
      </w:r>
      <w:r w:rsidR="00BB1EED">
        <w:t>of around 400km</w:t>
      </w:r>
      <w:r w:rsidR="00BB1EED">
        <w:rPr>
          <w:vertAlign w:val="superscript"/>
        </w:rPr>
        <w:t xml:space="preserve">2 </w:t>
      </w:r>
      <w:r w:rsidR="00BB1EED">
        <w:t>for each study area. This specific extent is a key parameter because it allowed us to sample the whole landscape to improve the accuracy of our inferences, while being large enough to detect potential effects of large-scale anthropogenic di</w:t>
      </w:r>
      <w:r>
        <w:t>sturbance on genetic variation.</w:t>
      </w:r>
    </w:p>
    <w:p w14:paraId="02F63F2A" w14:textId="0DAEF73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 xml:space="preserve">individual per squared kilometer in order to have as few gaps in geographical coverage as possible, following a uniform grid. The </w:t>
      </w:r>
      <w:r>
        <w:lastRenderedPageBreak/>
        <w:t>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Kleijn and van Langevelde, 2006)</w:t>
      </w:r>
      <w:r w:rsidR="001722B1">
        <w:fldChar w:fldCharType="end"/>
      </w:r>
      <w:r w:rsidR="006E2CF9">
        <w:t>. Samples were caught using h</w:t>
      </w:r>
      <w:r w:rsidR="009364F4">
        <w:t>and-netting,</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as confirmed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3D3A106E" w:rsidR="00D802C3" w:rsidRPr="00F27A6C" w:rsidRDefault="00B2060D" w:rsidP="00D802C3">
      <w:r w:rsidRPr="00B3441D">
        <w:rPr>
          <w:noProof/>
          <w:lang w:val="de-LU" w:eastAsia="de-LU"/>
        </w:rPr>
        <w:drawing>
          <wp:anchor distT="0" distB="0" distL="114300" distR="114300" simplePos="0" relativeHeight="251740160" behindDoc="0" locked="0" layoutInCell="1" allowOverlap="1" wp14:anchorId="79C0D84A" wp14:editId="0B5B78F7">
            <wp:simplePos x="0" y="0"/>
            <wp:positionH relativeFrom="column">
              <wp:posOffset>4362450</wp:posOffset>
            </wp:positionH>
            <wp:positionV relativeFrom="paragraph">
              <wp:posOffset>1457164</wp:posOffset>
            </wp:positionV>
            <wp:extent cx="1114425" cy="1024255"/>
            <wp:effectExtent l="0" t="0" r="9525" b="4445"/>
            <wp:wrapNone/>
            <wp:docPr id="2" name="Picture 2" descr="C:\Users\jwittische\Downloads\Myatropa_florea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ische\Downloads\Myatropa_florea_3.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615" t="7105" r="21287" b="11890"/>
                    <a:stretch/>
                  </pic:blipFill>
                  <pic:spPr bwMode="auto">
                    <a:xfrm>
                      <a:off x="0" y="0"/>
                      <a:ext cx="1114425" cy="10242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4325" w:rsidRPr="00594325">
        <w:rPr>
          <w:noProof/>
          <w:lang w:val="de-LU" w:eastAsia="de-LU"/>
        </w:rPr>
        <w:drawing>
          <wp:anchor distT="0" distB="0" distL="114300" distR="114300" simplePos="0" relativeHeight="251741184" behindDoc="0" locked="0" layoutInCell="1" allowOverlap="1" wp14:anchorId="527BC15E" wp14:editId="77951F81">
            <wp:simplePos x="0" y="0"/>
            <wp:positionH relativeFrom="column">
              <wp:posOffset>4362450</wp:posOffset>
            </wp:positionH>
            <wp:positionV relativeFrom="paragraph">
              <wp:posOffset>2511264</wp:posOffset>
            </wp:positionV>
            <wp:extent cx="1114425" cy="977219"/>
            <wp:effectExtent l="0" t="0" r="0" b="0"/>
            <wp:wrapNone/>
            <wp:docPr id="4" name="Picture 4" descr="C:\Users\jwittische\Downloads\1280px-Hoverfly_August_200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ische\Downloads\1280px-Hoverfly_August_2007-8.jp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8537" t="20256" r="17503" b="17363"/>
                    <a:stretch/>
                  </pic:blipFill>
                  <pic:spPr bwMode="auto">
                    <a:xfrm>
                      <a:off x="0" y="0"/>
                      <a:ext cx="1114425" cy="977219"/>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4882">
        <w:rPr>
          <w:noProof/>
          <w:lang w:val="de-LU" w:eastAsia="de-LU"/>
        </w:rPr>
        <w:drawing>
          <wp:inline distT="0" distB="0" distL="0" distR="0" wp14:anchorId="69673852" wp14:editId="37BA5AB4">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3402DEE8" w:rsidR="00D802C3" w:rsidRPr="00B3441D"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r w:rsidR="00B3441D">
        <w:t xml:space="preserve">Top photo: </w:t>
      </w:r>
      <w:r w:rsidR="00B3441D">
        <w:rPr>
          <w:i/>
        </w:rPr>
        <w:t xml:space="preserve">Myathropa florea </w:t>
      </w:r>
      <w:r w:rsidR="00B3441D">
        <w:t>(</w:t>
      </w:r>
      <w:proofErr w:type="spellStart"/>
      <w:r w:rsidR="00B3441D">
        <w:t>Anevrisme</w:t>
      </w:r>
      <w:proofErr w:type="spellEnd"/>
      <w:r w:rsidR="00B3441D">
        <w:t xml:space="preserve">; </w:t>
      </w:r>
      <w:r w:rsidR="00B3441D" w:rsidRPr="00B3441D">
        <w:t>CC BY 2.5</w:t>
      </w:r>
      <w:r w:rsidR="00B3441D">
        <w:t xml:space="preserve">). Bottom photo: </w:t>
      </w:r>
      <w:r w:rsidR="00B3441D">
        <w:rPr>
          <w:i/>
        </w:rPr>
        <w:t xml:space="preserve">Syritta florea </w:t>
      </w:r>
      <w:r w:rsidR="00B3441D">
        <w:t>(</w:t>
      </w:r>
      <w:r w:rsidR="00B3441D" w:rsidRPr="00B3441D">
        <w:t>Joaquim Alves Gaspar</w:t>
      </w:r>
      <w:r w:rsidR="00B3441D">
        <w:t xml:space="preserve">; </w:t>
      </w:r>
      <w:r w:rsidR="00B3441D" w:rsidRPr="00B3441D">
        <w:t>CC BY-SA 3.0</w:t>
      </w:r>
      <w:r w:rsidR="00B3441D">
        <w:t>)</w:t>
      </w:r>
    </w:p>
    <w:p w14:paraId="0F6B9CAA" w14:textId="611E8B9A" w:rsidR="00265C11" w:rsidRDefault="00265C11" w:rsidP="00594325">
      <w:pPr>
        <w:pStyle w:val="Heading2"/>
        <w:numPr>
          <w:ilvl w:val="1"/>
          <w:numId w:val="1"/>
        </w:numPr>
      </w:pPr>
      <w:r>
        <w:t xml:space="preserve"> </w:t>
      </w:r>
      <w:proofErr w:type="gramStart"/>
      <w:r w:rsidRPr="00265C11">
        <w:t>|</w:t>
      </w:r>
      <w:r>
        <w:t xml:space="preserve">  Laboratory</w:t>
      </w:r>
      <w:proofErr w:type="gramEnd"/>
      <w:r>
        <w:t xml:space="preserve"> procedures</w:t>
      </w:r>
    </w:p>
    <w:p w14:paraId="34CE2782" w14:textId="54B0E146" w:rsidR="00EB338F" w:rsidRPr="00A05CC9" w:rsidRDefault="006B5DAF" w:rsidP="00EB338F">
      <w:commentRangeStart w:id="2"/>
      <w:r>
        <w:lastRenderedPageBreak/>
        <w:t xml:space="preserve">One leg of each sample </w:t>
      </w:r>
      <w:commentRangeEnd w:id="2"/>
      <w:r>
        <w:rPr>
          <w:rStyle w:val="CommentReference"/>
        </w:rPr>
        <w:commentReference w:id="2"/>
      </w:r>
      <w:r>
        <w:t xml:space="preserve">was placed in an Eppendorf tube and grinded by </w:t>
      </w:r>
      <w:proofErr w:type="spellStart"/>
      <w:r>
        <w:t>vortexing</w:t>
      </w:r>
      <w:proofErr w:type="spellEnd"/>
      <w:r>
        <w:t xml:space="preserve">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DNA extracts were quantified using a Drop-Sense 16 spectrophotometer (</w:t>
      </w:r>
      <w:proofErr w:type="spellStart"/>
      <w:r w:rsidR="00A05CC9">
        <w:t>Trinean</w:t>
      </w:r>
      <w:proofErr w:type="spellEnd"/>
      <w:r w:rsidR="00A05CC9">
        <w:t xml:space="preserve">, </w:t>
      </w:r>
      <w:proofErr w:type="spellStart"/>
      <w:r w:rsidR="00A05CC9">
        <w:t>Gentbrugge</w:t>
      </w:r>
      <w:proofErr w:type="spellEnd"/>
      <w:r w:rsidR="00A05CC9">
        <w:t xml:space="preserv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4" w:history="1">
        <w:r w:rsidR="00BC463B" w:rsidRPr="001F7A46">
          <w:rPr>
            <w:i/>
          </w:rPr>
          <w:t>S</w:t>
        </w:r>
        <w:r w:rsidR="0094407B">
          <w:rPr>
            <w:i/>
          </w:rPr>
          <w:t>.</w:t>
        </w:r>
        <w:r w:rsidR="00BC463B" w:rsidRPr="001F7A46">
          <w:rPr>
            <w:i/>
          </w:rPr>
          <w:t xml:space="preserve"> pipiens</w:t>
        </w:r>
        <w:r w:rsidR="00BC463B" w:rsidRPr="001F7A46">
          <w:t> (assembly idSyrPipi1.1)</w:t>
        </w:r>
      </w:hyperlink>
      <w:r w:rsidR="00703021">
        <w:t xml:space="preserve"> and against an ‘in-</w:t>
      </w:r>
      <w:r w:rsidR="00D6243C">
        <w:t>progress</w:t>
      </w:r>
      <w:r w:rsidR="00703021">
        <w:t xml:space="preserve"> assembly’ of the genome of </w:t>
      </w:r>
      <w:r w:rsidR="00AB2698" w:rsidRPr="00AB2698">
        <w:t>MF</w:t>
      </w:r>
      <w:r w:rsidR="00703021">
        <w:t xml:space="preserve"> (20200119.hicanu.purge) obtained from </w:t>
      </w:r>
      <w:r w:rsidR="00703021" w:rsidRPr="00703021">
        <w:t>Darwin Tree of Life Project</w:t>
      </w:r>
      <w:r w:rsidR="00703021">
        <w:t xml:space="preserve"> (</w:t>
      </w:r>
      <w:hyperlink r:id="rId15"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r w:rsidR="001C4D16">
        <w:t xml:space="preserve">GoTaq Master Mix (Promega, </w:t>
      </w:r>
      <w:r w:rsidR="001C4D16" w:rsidRPr="000B71A5">
        <w:t xml:space="preserve">Walldorf, </w:t>
      </w:r>
      <w:commentRangeStart w:id="3"/>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3"/>
      <w:r w:rsidR="00F27A6C">
        <w:rPr>
          <w:rStyle w:val="CommentReference"/>
        </w:rPr>
        <w:commentReference w:id="3"/>
      </w:r>
      <w:r w:rsidR="009A26C0">
        <w:t>The PCRs were performed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B2698" w:rsidRPr="00AB2698">
        <w:t>SP</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AB2698" w:rsidRPr="00AB2698">
        <w:t>MF</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Biosystems). The genetic profiles of all </w:t>
      </w:r>
      <w:commentRangeStart w:id="4"/>
      <w:r w:rsidR="00EB338F">
        <w:t xml:space="preserve">samples consisted of at least </w:t>
      </w:r>
      <w:r w:rsidR="00EB338F" w:rsidRPr="009626DC">
        <w:t>11</w:t>
      </w:r>
      <w:r w:rsidR="00EB338F">
        <w:t xml:space="preserve"> loci for </w:t>
      </w:r>
      <w:r w:rsidR="00AB2698" w:rsidRPr="00AB2698">
        <w:t>SP</w:t>
      </w:r>
      <w:r w:rsidR="00EB338F">
        <w:t xml:space="preserve"> and at least </w:t>
      </w:r>
      <w:r w:rsidR="00EB338F" w:rsidRPr="009626DC">
        <w:t>18</w:t>
      </w:r>
      <w:r w:rsidR="00EB338F">
        <w:t xml:space="preserve"> loci for </w:t>
      </w:r>
      <w:r w:rsidR="00AB2698" w:rsidRPr="00AB2698">
        <w:t>MF</w:t>
      </w:r>
      <w:r w:rsidR="00EB338F">
        <w:t>.</w:t>
      </w:r>
      <w:commentRangeEnd w:id="4"/>
      <w:r w:rsidR="001F7A46">
        <w:rPr>
          <w:rStyle w:val="CommentReference"/>
        </w:rPr>
        <w:commentReference w:id="4"/>
      </w:r>
    </w:p>
    <w:p w14:paraId="4856C33F" w14:textId="23938E70" w:rsidR="003C4C9B" w:rsidRDefault="00BA40E3" w:rsidP="008F518D">
      <w:pPr>
        <w:pStyle w:val="Heading2"/>
        <w:numPr>
          <w:ilvl w:val="1"/>
          <w:numId w:val="1"/>
        </w:numPr>
      </w:pPr>
      <w:r>
        <w:lastRenderedPageBreak/>
        <w:t xml:space="preserve"> </w:t>
      </w:r>
      <w:proofErr w:type="gramStart"/>
      <w:r w:rsidR="00265C11">
        <w:t>|  Genetic</w:t>
      </w:r>
      <w:proofErr w:type="gramEnd"/>
      <w:r w:rsidR="00265C11">
        <w:t xml:space="preserve"> diversity</w:t>
      </w:r>
    </w:p>
    <w:p w14:paraId="246AC7A4" w14:textId="1149F529"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spatial units with more than 20 individuals for </w:t>
      </w:r>
      <w:r w:rsidR="00AB2698" w:rsidRPr="00AB2698">
        <w:t>SP</w:t>
      </w:r>
      <w:r>
        <w:t xml:space="preserve"> and more than 11 individuals for </w:t>
      </w:r>
      <w:r w:rsidR="00AB2698" w:rsidRPr="00AB2698">
        <w:t>MF</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w:t>
      </w:r>
      <w:r w:rsidR="00623E4D">
        <w:t>ed</w:t>
      </w:r>
      <w:r w:rsidR="00981295">
        <w:t xml:space="preserve"> </w:t>
      </w:r>
      <w:r w:rsidR="002D1387">
        <w:t xml:space="preserve">a </w:t>
      </w:r>
      <w:r w:rsidR="00981295">
        <w:t>disequilibrium</w:t>
      </w:r>
      <w:r w:rsidR="00623E4D">
        <w:t xml:space="preserve"> at a locus and a sampling unit when </w:t>
      </w:r>
      <w:r w:rsidR="00981295">
        <w:t>p-value &lt; 0.05</w:t>
      </w:r>
      <w:r>
        <w:t xml:space="preserve"> after f</w:t>
      </w:r>
      <w:r w:rsidR="00623E4D">
        <w:t>alse discovery rate correction</w:t>
      </w:r>
      <w:r w:rsidR="001822CC">
        <w:t>.</w:t>
      </w:r>
    </w:p>
    <w:p w14:paraId="39EFF0FE" w14:textId="77814E06"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estimate allelic richness, </w:t>
      </w:r>
      <w:r w:rsidRPr="00F24C1D">
        <w:t>heterozygote deficiency</w:t>
      </w:r>
      <w:r>
        <w:t xml:space="preserve">, overall </w:t>
      </w:r>
      <w:r w:rsidRPr="00A90C03">
        <w:t>fixation indices</w:t>
      </w:r>
      <w:r>
        <w:t xml:space="preserve"> with </w:t>
      </w:r>
      <w:r w:rsidRPr="00A90C03">
        <w:t>bootstrap confidence interval</w:t>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proofErr w:type="gramStart"/>
      <w:r>
        <w:t>|</w:t>
      </w:r>
      <w:r w:rsidR="00537624">
        <w:t xml:space="preserve">  Clustering</w:t>
      </w:r>
      <w:proofErr w:type="gramEnd"/>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8B0309">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8B0309">
        <w:rPr>
          <w:rFonts w:cs="Times New Roman"/>
        </w:rPr>
        <w:t>(Wang, 2017)</w:t>
      </w:r>
      <w:r>
        <w:fldChar w:fldCharType="end"/>
      </w:r>
      <w:r w:rsidRPr="008B0309">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w:lastRenderedPageBreak/>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The algorithm considers both the genetic data and the specific geographic coordinates and modally assigns each individual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6EB8CA89"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79182B61" w:rsidR="003C4C9B" w:rsidRDefault="00BA40E3" w:rsidP="008D2535">
      <w:pPr>
        <w:pStyle w:val="Heading2"/>
        <w:numPr>
          <w:ilvl w:val="1"/>
          <w:numId w:val="1"/>
        </w:numPr>
      </w:pPr>
      <w:proofErr w:type="gramStart"/>
      <w:r>
        <w:t xml:space="preserve">|  </w:t>
      </w:r>
      <w:r w:rsidR="00FD599D">
        <w:t>I</w:t>
      </w:r>
      <w:r w:rsidR="003C4C9B">
        <w:t>solation</w:t>
      </w:r>
      <w:proofErr w:type="gramEnd"/>
      <w:r w:rsidR="003C4C9B">
        <w:t>-by-distance</w:t>
      </w:r>
    </w:p>
    <w:p w14:paraId="5A18B567" w14:textId="70C76C85"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proofErr w:type="spellStart"/>
      <w:r w:rsidR="003C1EBB">
        <w:rPr>
          <w:i/>
        </w:rPr>
        <w:t>EcoGenetics</w:t>
      </w:r>
      <w:proofErr w:type="spellEnd"/>
      <w:r w:rsidR="003C1EBB">
        <w:rPr>
          <w:i/>
        </w:rPr>
        <w:t xml:space="preserve"> </w:t>
      </w:r>
      <w:r w:rsidR="00DC0F04" w:rsidRPr="00DC0F04">
        <w:t xml:space="preserve">v. </w:t>
      </w:r>
      <w:r w:rsidR="006C3EAD">
        <w:t>1.2.1-5</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lastRenderedPageBreak/>
        <w:t xml:space="preserve"> </w:t>
      </w:r>
      <w:proofErr w:type="gramStart"/>
      <w:r>
        <w:t>|  Isolation</w:t>
      </w:r>
      <w:proofErr w:type="gramEnd"/>
      <w:r>
        <w:t>-by-environment</w:t>
      </w:r>
    </w:p>
    <w:p w14:paraId="689F9D3C" w14:textId="2B73CF2D"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proofErr w:type="spellStart"/>
      <w:r w:rsidRPr="00DC0F04">
        <w:rPr>
          <w:i/>
          <w:lang w:val="en-GB"/>
        </w:rPr>
        <w:t>gdm</w:t>
      </w:r>
      <w:proofErr w:type="spellEnd"/>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t>
      </w:r>
      <w:proofErr w:type="spellStart"/>
      <w:r w:rsidRPr="00001874">
        <w:rPr>
          <w:lang w:val="en-GB"/>
        </w:rPr>
        <w:t>WorldClim</w:t>
      </w:r>
      <w:proofErr w:type="spellEnd"/>
      <w:r w:rsidRPr="00001874">
        <w:rPr>
          <w:lang w:val="en-GB"/>
        </w:rPr>
        <w:t>,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r w:rsidR="008D50A6">
        <w:rPr>
          <w:lang w:val="en-GB"/>
        </w:rPr>
        <w:t xml:space="preserve"> </w:t>
      </w:r>
      <w:r w:rsidR="008D50A6">
        <w:rPr>
          <w:lang w:val="en-GB"/>
        </w:rPr>
        <w:br/>
      </w:r>
      <w:r w:rsidR="008D50A6">
        <w:rPr>
          <w:lang w:val="en-GB"/>
        </w:rPr>
        <w:br/>
        <w:t>To compare urban and rural hoverflies we used high resolution layers from Copernicus. Per study area, we considered urban hoverflies when they were sampled in an area with an imperviousness higher than 90%. Rural hoverflies were simply classified as living in a grassland category raster cell. We checked to make sure there were no overlap between both groups.</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lastRenderedPageBreak/>
        <w:t xml:space="preserve"> </w:t>
      </w:r>
      <w:proofErr w:type="gramStart"/>
      <w:r>
        <w:t>|  Genetic</w:t>
      </w:r>
      <w:proofErr w:type="gramEnd"/>
      <w:r>
        <w:t xml:space="preserve"> diversity</w:t>
      </w:r>
      <w:r w:rsidR="00EB54B8">
        <w:t xml:space="preserve"> and </w:t>
      </w:r>
      <w:r w:rsidR="00BA40E3">
        <w:t>population genetic structure</w:t>
      </w:r>
    </w:p>
    <w:p w14:paraId="09F9BA16" w14:textId="38053E26" w:rsidR="00EB54B8" w:rsidRDefault="006E2CF9" w:rsidP="006E2CF9">
      <w:r>
        <w:t>A total of</w:t>
      </w:r>
      <w:r w:rsidRPr="006E2CF9">
        <w:t xml:space="preserve"> 831 and 1226 </w:t>
      </w:r>
      <w:r w:rsidR="00AB2698" w:rsidRPr="00AB2698">
        <w:t>SP</w:t>
      </w:r>
      <w:r w:rsidRPr="006E2CF9">
        <w:t xml:space="preserve">, and 559 and 394 </w:t>
      </w:r>
      <w:r w:rsidR="00AB2698" w:rsidRPr="00AB2698">
        <w:t>MF</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AB2698" w:rsidRPr="00AB2698">
        <w:t>SP</w:t>
      </w:r>
      <w:r w:rsidR="003C0714">
        <w:t xml:space="preserve"> dataset due to heterozygote deficiency (possible null alleles)</w:t>
      </w:r>
      <w:r w:rsidR="00683BE0">
        <w:t>, because of significant deviations from Hardy-Weinberg (Sup. Table 3AB)</w:t>
      </w:r>
      <w:r w:rsidR="003C0714">
        <w:t xml:space="preserve"> and link</w:t>
      </w:r>
      <w:r w:rsidR="000B0C30">
        <w:t>age disequilibrium</w:t>
      </w:r>
      <w:r w:rsidR="00683BE0">
        <w:t>, for STRUCTURE analyses</w:t>
      </w:r>
      <w:r w:rsidR="000B0C30">
        <w:t>. The locus Mfl</w:t>
      </w:r>
      <w:r w:rsidR="003C0714">
        <w:t xml:space="preserve">303 was excluded from the </w:t>
      </w:r>
      <w:r w:rsidR="00AB2698" w:rsidRPr="00AB2698">
        <w:t>MF</w:t>
      </w:r>
      <w:r w:rsidR="003C0714">
        <w:t xml:space="preserve"> dataset</w:t>
      </w:r>
      <w:r w:rsidR="00FF752D">
        <w:t>,</w:t>
      </w:r>
      <w:r w:rsidR="003C0714">
        <w:t xml:space="preserve"> because of significant deviations from Hardy-Weinberg proportions in numerous tested sample partitions (Su</w:t>
      </w:r>
      <w:r w:rsidR="00683BE0">
        <w:t>p</w:t>
      </w:r>
      <w:r w:rsidR="003C0714">
        <w:t>. Table 3CD)</w:t>
      </w:r>
      <w:r w:rsidR="00683BE0">
        <w:t>, for STRUCTURE analyses</w:t>
      </w:r>
      <w:r w:rsidR="003C0714">
        <w:t>.</w:t>
      </w:r>
      <w:r w:rsidR="00FF752D">
        <w:t xml:space="preserve"> The remaining </w:t>
      </w:r>
      <w:proofErr w:type="spellStart"/>
      <w:r w:rsidR="00FF752D">
        <w:t>multilocus</w:t>
      </w:r>
      <w:proofErr w:type="spellEnd"/>
      <w:r w:rsidR="00FF752D">
        <w:t xml:space="preserve"> genotypes were characterized by 2.24% and 2.93% missing data in </w:t>
      </w:r>
      <w:r w:rsidR="00AB2698" w:rsidRPr="00AB2698">
        <w:t>SP</w:t>
      </w:r>
      <w:r w:rsidR="00FF752D">
        <w:t xml:space="preserve"> and </w:t>
      </w:r>
      <w:r w:rsidR="00AB2698" w:rsidRPr="00AB2698">
        <w:t>MF</w:t>
      </w:r>
      <w:r w:rsidR="00FF752D">
        <w:t xml:space="preserve">, respectively. </w:t>
      </w:r>
      <w:r w:rsidR="00DA6784" w:rsidRPr="00EB54B8">
        <w:t xml:space="preserve">Average expected </w:t>
      </w:r>
      <w:r w:rsidR="006D3B96" w:rsidRPr="00EB54B8">
        <w:t xml:space="preserve">(He </w:t>
      </w:r>
      <w:r w:rsidR="00FF752D">
        <w:rPr>
          <w:rFonts w:cs="Times New Roman"/>
        </w:rPr>
        <w:t>±</w:t>
      </w:r>
      <w:r w:rsidR="006D3B96" w:rsidRPr="00EB54B8">
        <w:t xml:space="preserve"> </w:t>
      </w:r>
      <w:proofErr w:type="spellStart"/>
      <w:proofErr w:type="gramStart"/>
      <w:r w:rsidR="006D3B96" w:rsidRPr="00EB54B8">
        <w:t>sd</w:t>
      </w:r>
      <w:proofErr w:type="spellEnd"/>
      <w:proofErr w:type="gramEnd"/>
      <w:r w:rsidR="006D3B96" w:rsidRPr="00EB54B8">
        <w:t xml:space="preserve">) </w:t>
      </w:r>
      <w:r w:rsidR="00DA6784" w:rsidRPr="00EB54B8">
        <w:t xml:space="preserve">and observed heterozygosity </w:t>
      </w:r>
      <w:r w:rsidR="006D3B96" w:rsidRPr="00EB54B8">
        <w:t xml:space="preserve">(Ho </w:t>
      </w:r>
      <w:r w:rsidR="00FF752D">
        <w:rPr>
          <w:rFonts w:cs="Times New Roman"/>
        </w:rPr>
        <w:t>±</w:t>
      </w:r>
      <w:r w:rsidR="006D3B96" w:rsidRPr="00EB54B8">
        <w:t xml:space="preserve"> </w:t>
      </w:r>
      <w:proofErr w:type="spellStart"/>
      <w:r w:rsidR="006D3B96" w:rsidRPr="00EB54B8">
        <w:t>sd</w:t>
      </w:r>
      <w:proofErr w:type="spellEnd"/>
      <w:r w:rsidR="006D3B96" w:rsidRPr="00EB54B8">
        <w:t xml:space="preserve">)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AB2698" w:rsidRPr="00AB2698">
        <w:rPr>
          <w:iCs/>
        </w:rPr>
        <w:t>SP</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AB2698" w:rsidRPr="00AB2698">
        <w:rPr>
          <w:iCs/>
        </w:rPr>
        <w:t>MF</w:t>
      </w:r>
      <w:r w:rsidR="00F76287" w:rsidRPr="00EB54B8">
        <w:t>.</w:t>
      </w:r>
      <w:r w:rsidR="00F76287" w:rsidRPr="00EB54B8">
        <w:rPr>
          <w:b/>
        </w:rPr>
        <w:t xml:space="preserve"> </w:t>
      </w:r>
      <w:r w:rsidR="002B6B09" w:rsidRPr="002B6B09">
        <w:t xml:space="preserve">For </w:t>
      </w:r>
      <w:r w:rsidR="00AB2698" w:rsidRPr="00AB2698">
        <w:t>SP</w:t>
      </w:r>
      <w:r w:rsidR="002B6B09" w:rsidRPr="002B6B09">
        <w:t xml:space="preserve">, overall FST was very low (0.0017 [95%CI -0.0001; 0.0055]) with a larger part of the genetic variation being captured by within population variation (FIS = 0.0609 [95%CI 0.0312; 0.0937]). For </w:t>
      </w:r>
      <w:r w:rsidR="00AB2698" w:rsidRPr="00AB2698">
        <w:t>MF</w:t>
      </w:r>
      <w:r w:rsidR="002B6B09" w:rsidRPr="002B6B09">
        <w:t>, overall FST was even lower (0.0009 [95%CI 0.0001; 0.0029]) with, again, a larger part of the genetic variation being captured by within population variation (FIS = 0.0717 [95%CI 0.0410; 0.1134]). Consequently, pairwise population differentiation was very low between our two study areas.</w:t>
      </w:r>
      <w:r w:rsidR="001D4047">
        <w:t xml:space="preserve"> Allelic richness was equal to 11.77</w:t>
      </w:r>
      <w:r w:rsidR="001D4047">
        <w:rPr>
          <w:rFonts w:cs="Times New Roman"/>
        </w:rPr>
        <w:t>±6.17 for SP and 9.51±3.86.</w:t>
      </w:r>
    </w:p>
    <w:p w14:paraId="6A78A7EB" w14:textId="4AF9EAAB" w:rsidR="00E1713C" w:rsidRPr="001B3C31" w:rsidRDefault="00E1713C" w:rsidP="00E1713C">
      <w:commentRangeStart w:id="5"/>
      <w:r w:rsidRPr="001B3C31">
        <w:rPr>
          <w:b/>
        </w:rPr>
        <w:t>Table 1.</w:t>
      </w:r>
      <w:r>
        <w:rPr>
          <w:b/>
        </w:rPr>
        <w:t xml:space="preserve"> </w:t>
      </w:r>
      <w:r>
        <w:t>Genetic diversity in two kind of habitats. Values are given as means with standard deviations. Habitats were defined in the methods.</w:t>
      </w:r>
      <w:commentRangeEnd w:id="5"/>
      <w:r w:rsidR="001D4047">
        <w:rPr>
          <w:rStyle w:val="CommentReference"/>
        </w:rPr>
        <w:commentReference w:id="5"/>
      </w:r>
    </w:p>
    <w:tbl>
      <w:tblPr>
        <w:tblStyle w:val="TableGrid"/>
        <w:tblW w:w="7225" w:type="dxa"/>
        <w:jc w:val="center"/>
        <w:tblCellMar>
          <w:top w:w="144" w:type="dxa"/>
          <w:left w:w="115" w:type="dxa"/>
          <w:bottom w:w="144" w:type="dxa"/>
          <w:right w:w="115" w:type="dxa"/>
        </w:tblCellMar>
        <w:tblLook w:val="04A0" w:firstRow="1" w:lastRow="0" w:firstColumn="1" w:lastColumn="0" w:noHBand="0" w:noVBand="1"/>
      </w:tblPr>
      <w:tblGrid>
        <w:gridCol w:w="1980"/>
        <w:gridCol w:w="2694"/>
        <w:gridCol w:w="2551"/>
      </w:tblGrid>
      <w:tr w:rsidR="001D4047" w14:paraId="4E9341E5" w14:textId="77777777" w:rsidTr="001D4047">
        <w:trPr>
          <w:trHeight w:val="894"/>
          <w:jc w:val="center"/>
        </w:trPr>
        <w:tc>
          <w:tcPr>
            <w:tcW w:w="1980" w:type="dxa"/>
          </w:tcPr>
          <w:p w14:paraId="125F6AE4" w14:textId="77777777" w:rsidR="001D4047" w:rsidRDefault="001D4047" w:rsidP="00E1713C">
            <w:pPr>
              <w:spacing w:after="0" w:line="240" w:lineRule="auto"/>
              <w:rPr>
                <w:b/>
              </w:rPr>
            </w:pPr>
            <w:r w:rsidRPr="00E1713C">
              <w:rPr>
                <w:b/>
              </w:rPr>
              <w:t>Species</w:t>
            </w:r>
          </w:p>
          <w:p w14:paraId="544FD7EA" w14:textId="77777777" w:rsidR="001D4047" w:rsidRDefault="001D4047" w:rsidP="00AB7E0D">
            <w:pPr>
              <w:spacing w:after="0" w:line="240" w:lineRule="auto"/>
              <w:rPr>
                <w:b/>
              </w:rPr>
            </w:pPr>
          </w:p>
          <w:p w14:paraId="67306615" w14:textId="38622CC8" w:rsidR="001D4047" w:rsidRPr="00AB7E0D" w:rsidRDefault="001D4047" w:rsidP="00AB7E0D">
            <w:pPr>
              <w:pStyle w:val="ListParagraph"/>
              <w:numPr>
                <w:ilvl w:val="0"/>
                <w:numId w:val="8"/>
              </w:numPr>
              <w:spacing w:after="0" w:line="240" w:lineRule="auto"/>
              <w:rPr>
                <w:b/>
              </w:rPr>
            </w:pPr>
            <w:r>
              <w:rPr>
                <w:b/>
              </w:rPr>
              <w:t>Habitat</w:t>
            </w:r>
          </w:p>
        </w:tc>
        <w:tc>
          <w:tcPr>
            <w:tcW w:w="2694" w:type="dxa"/>
          </w:tcPr>
          <w:p w14:paraId="2E9172AA" w14:textId="4EF91A72" w:rsidR="001D4047" w:rsidRPr="009C4610" w:rsidRDefault="001D4047" w:rsidP="00EC4477">
            <w:pPr>
              <w:spacing w:after="0" w:line="240" w:lineRule="auto"/>
              <w:jc w:val="center"/>
              <w:rPr>
                <w:b/>
                <w:vertAlign w:val="subscript"/>
              </w:rPr>
            </w:pPr>
            <w:r>
              <w:rPr>
                <w:b/>
              </w:rPr>
              <w:t>Expected heterozygosity</w:t>
            </w:r>
          </w:p>
        </w:tc>
        <w:tc>
          <w:tcPr>
            <w:tcW w:w="2551" w:type="dxa"/>
          </w:tcPr>
          <w:p w14:paraId="1CE8C278" w14:textId="43F2B9D1" w:rsidR="001D4047" w:rsidRPr="009C4610" w:rsidRDefault="001D4047" w:rsidP="00EC4477">
            <w:pPr>
              <w:spacing w:after="0" w:line="240" w:lineRule="auto"/>
              <w:jc w:val="center"/>
              <w:rPr>
                <w:b/>
              </w:rPr>
            </w:pPr>
            <w:r>
              <w:rPr>
                <w:b/>
              </w:rPr>
              <w:t>Observed heterozygosity</w:t>
            </w:r>
          </w:p>
        </w:tc>
      </w:tr>
      <w:tr w:rsidR="001D4047" w14:paraId="7CD80923" w14:textId="77777777" w:rsidTr="001D4047">
        <w:trPr>
          <w:trHeight w:val="894"/>
          <w:jc w:val="center"/>
        </w:trPr>
        <w:tc>
          <w:tcPr>
            <w:tcW w:w="1980" w:type="dxa"/>
          </w:tcPr>
          <w:p w14:paraId="0253D4C6" w14:textId="0E8A5143" w:rsidR="001D4047" w:rsidRDefault="001D4047" w:rsidP="00EC4477">
            <w:pPr>
              <w:spacing w:after="0" w:line="240" w:lineRule="auto"/>
              <w:rPr>
                <w:i/>
              </w:rPr>
            </w:pPr>
            <w:r>
              <w:rPr>
                <w:i/>
              </w:rPr>
              <w:t>Syritta pipiens</w:t>
            </w:r>
          </w:p>
          <w:p w14:paraId="5FE5121A" w14:textId="77777777" w:rsidR="001D4047" w:rsidRDefault="001D4047" w:rsidP="00AB7E0D">
            <w:pPr>
              <w:pStyle w:val="ListParagraph"/>
              <w:numPr>
                <w:ilvl w:val="0"/>
                <w:numId w:val="7"/>
              </w:numPr>
              <w:spacing w:after="0" w:line="240" w:lineRule="auto"/>
            </w:pPr>
            <w:r>
              <w:t>Urban</w:t>
            </w:r>
          </w:p>
          <w:p w14:paraId="7EEFB5FB" w14:textId="77777777" w:rsidR="001D4047" w:rsidRDefault="001D4047" w:rsidP="00216349">
            <w:pPr>
              <w:pStyle w:val="ListParagraph"/>
              <w:spacing w:after="0" w:line="240" w:lineRule="auto"/>
            </w:pPr>
          </w:p>
          <w:p w14:paraId="2504D492" w14:textId="64A09136" w:rsidR="001D4047" w:rsidRDefault="001D4047" w:rsidP="00AB7E0D">
            <w:pPr>
              <w:pStyle w:val="ListParagraph"/>
              <w:numPr>
                <w:ilvl w:val="0"/>
                <w:numId w:val="7"/>
              </w:numPr>
              <w:spacing w:after="0" w:line="240" w:lineRule="auto"/>
            </w:pPr>
            <w:r>
              <w:t>Rural</w:t>
            </w:r>
          </w:p>
        </w:tc>
        <w:tc>
          <w:tcPr>
            <w:tcW w:w="2694" w:type="dxa"/>
          </w:tcPr>
          <w:p w14:paraId="2EEFE6C7" w14:textId="77777777" w:rsidR="001D4047" w:rsidRDefault="001D4047" w:rsidP="00EC4477">
            <w:pPr>
              <w:spacing w:after="0" w:line="240" w:lineRule="auto"/>
            </w:pPr>
          </w:p>
          <w:p w14:paraId="2F05F0B2" w14:textId="7131202A" w:rsidR="001D4047" w:rsidRDefault="001D4047" w:rsidP="00216349">
            <w:pPr>
              <w:spacing w:after="0" w:line="240" w:lineRule="auto"/>
              <w:rPr>
                <w:rFonts w:cs="Times New Roman"/>
              </w:rPr>
            </w:pPr>
            <w:r>
              <w:t>0.62</w:t>
            </w:r>
            <w:r>
              <w:rPr>
                <w:rFonts w:cs="Times New Roman"/>
              </w:rPr>
              <w:t>±0.14 / 0.62±0.13</w:t>
            </w:r>
          </w:p>
          <w:p w14:paraId="25B68C3B" w14:textId="77777777" w:rsidR="001D4047" w:rsidRDefault="001D4047" w:rsidP="00EC4477">
            <w:pPr>
              <w:spacing w:after="0" w:line="240" w:lineRule="auto"/>
            </w:pPr>
          </w:p>
          <w:p w14:paraId="6B775241" w14:textId="3572C36F" w:rsidR="001D4047" w:rsidRDefault="001D4047" w:rsidP="00EC4477">
            <w:pPr>
              <w:spacing w:after="0" w:line="240" w:lineRule="auto"/>
            </w:pPr>
            <w:r>
              <w:t>0.62</w:t>
            </w:r>
            <w:r>
              <w:rPr>
                <w:rFonts w:cs="Times New Roman"/>
              </w:rPr>
              <w:t>±0.13 / 0.61±0.13</w:t>
            </w:r>
          </w:p>
        </w:tc>
        <w:tc>
          <w:tcPr>
            <w:tcW w:w="2551" w:type="dxa"/>
          </w:tcPr>
          <w:p w14:paraId="1736F5EF" w14:textId="77777777" w:rsidR="001D4047" w:rsidRDefault="001D4047" w:rsidP="00EC4477">
            <w:pPr>
              <w:spacing w:after="0" w:line="240" w:lineRule="auto"/>
            </w:pPr>
          </w:p>
          <w:p w14:paraId="3A2FE919" w14:textId="7FDDE211" w:rsidR="001D4047" w:rsidRDefault="001D4047" w:rsidP="00EC4477">
            <w:pPr>
              <w:spacing w:after="0" w:line="240" w:lineRule="auto"/>
              <w:rPr>
                <w:rFonts w:cs="Times New Roman"/>
              </w:rPr>
            </w:pPr>
            <w:r>
              <w:t>0.56</w:t>
            </w:r>
            <w:r>
              <w:rPr>
                <w:rFonts w:cs="Times New Roman"/>
              </w:rPr>
              <w:t>±0.15 / 0.59±0.12</w:t>
            </w:r>
          </w:p>
          <w:p w14:paraId="39C630E2" w14:textId="77777777" w:rsidR="001D4047" w:rsidRDefault="001D4047" w:rsidP="00EC4477">
            <w:pPr>
              <w:spacing w:after="0" w:line="240" w:lineRule="auto"/>
              <w:rPr>
                <w:rFonts w:cs="Times New Roman"/>
              </w:rPr>
            </w:pPr>
          </w:p>
          <w:p w14:paraId="5B9B6EF0" w14:textId="4B0F7C92" w:rsidR="001D4047" w:rsidRDefault="001D4047" w:rsidP="00EC4477">
            <w:pPr>
              <w:spacing w:after="0" w:line="240" w:lineRule="auto"/>
            </w:pPr>
            <w:r>
              <w:rPr>
                <w:rFonts w:cs="Times New Roman"/>
              </w:rPr>
              <w:t>0.57±0.12 / 0.57±0.14</w:t>
            </w:r>
          </w:p>
        </w:tc>
      </w:tr>
      <w:tr w:rsidR="001D4047" w14:paraId="7AECBADD" w14:textId="77777777" w:rsidTr="001D4047">
        <w:trPr>
          <w:trHeight w:val="894"/>
          <w:jc w:val="center"/>
        </w:trPr>
        <w:tc>
          <w:tcPr>
            <w:tcW w:w="1980" w:type="dxa"/>
          </w:tcPr>
          <w:p w14:paraId="726F8055" w14:textId="42DB2BEA" w:rsidR="001D4047" w:rsidRDefault="001D4047" w:rsidP="001D10CA">
            <w:pPr>
              <w:spacing w:after="0" w:line="240" w:lineRule="auto"/>
              <w:rPr>
                <w:i/>
              </w:rPr>
            </w:pPr>
            <w:r>
              <w:rPr>
                <w:i/>
              </w:rPr>
              <w:t>Myathropa florea</w:t>
            </w:r>
          </w:p>
          <w:p w14:paraId="10E8216E" w14:textId="77777777" w:rsidR="001D4047" w:rsidRDefault="001D4047" w:rsidP="001D10CA">
            <w:pPr>
              <w:pStyle w:val="ListParagraph"/>
              <w:numPr>
                <w:ilvl w:val="0"/>
                <w:numId w:val="7"/>
              </w:numPr>
              <w:spacing w:after="0" w:line="240" w:lineRule="auto"/>
            </w:pPr>
            <w:r>
              <w:t>Urban</w:t>
            </w:r>
          </w:p>
          <w:p w14:paraId="7765DA5F" w14:textId="77777777" w:rsidR="001D4047" w:rsidRDefault="001D4047" w:rsidP="001D10CA">
            <w:pPr>
              <w:pStyle w:val="ListParagraph"/>
              <w:spacing w:after="0" w:line="240" w:lineRule="auto"/>
            </w:pPr>
          </w:p>
          <w:p w14:paraId="43B5F393" w14:textId="7F4AE5FB" w:rsidR="001D4047" w:rsidRDefault="001D4047" w:rsidP="001D10CA">
            <w:pPr>
              <w:pStyle w:val="ListParagraph"/>
              <w:numPr>
                <w:ilvl w:val="0"/>
                <w:numId w:val="7"/>
              </w:numPr>
              <w:spacing w:after="0" w:line="240" w:lineRule="auto"/>
            </w:pPr>
            <w:r>
              <w:t>Rural</w:t>
            </w:r>
          </w:p>
        </w:tc>
        <w:tc>
          <w:tcPr>
            <w:tcW w:w="2694" w:type="dxa"/>
          </w:tcPr>
          <w:p w14:paraId="533E955F" w14:textId="77777777" w:rsidR="001D4047" w:rsidRDefault="001D4047" w:rsidP="001D10CA">
            <w:pPr>
              <w:spacing w:after="0" w:line="240" w:lineRule="auto"/>
            </w:pPr>
          </w:p>
          <w:p w14:paraId="22F53B66" w14:textId="31AC18F9" w:rsidR="001D4047" w:rsidRDefault="001D4047" w:rsidP="001D10CA">
            <w:pPr>
              <w:spacing w:after="0" w:line="240" w:lineRule="auto"/>
              <w:rPr>
                <w:rFonts w:cs="Times New Roman"/>
              </w:rPr>
            </w:pPr>
            <w:r>
              <w:t>0.49</w:t>
            </w:r>
            <w:r>
              <w:rPr>
                <w:rFonts w:cs="Times New Roman"/>
              </w:rPr>
              <w:t>±0.23 / 0.47±0.26</w:t>
            </w:r>
          </w:p>
          <w:p w14:paraId="34F48262" w14:textId="77777777" w:rsidR="001D4047" w:rsidRDefault="001D4047" w:rsidP="001D10CA">
            <w:pPr>
              <w:spacing w:after="0" w:line="240" w:lineRule="auto"/>
            </w:pPr>
          </w:p>
          <w:p w14:paraId="716A4D2C" w14:textId="110B82FF" w:rsidR="001D4047" w:rsidRDefault="001D4047" w:rsidP="0074422B">
            <w:pPr>
              <w:spacing w:after="0" w:line="240" w:lineRule="auto"/>
            </w:pPr>
            <w:r>
              <w:t>0.47</w:t>
            </w:r>
            <w:r>
              <w:rPr>
                <w:rFonts w:cs="Times New Roman"/>
              </w:rPr>
              <w:t>±0.26 / 0.48±0.24</w:t>
            </w:r>
          </w:p>
        </w:tc>
        <w:tc>
          <w:tcPr>
            <w:tcW w:w="2551" w:type="dxa"/>
          </w:tcPr>
          <w:p w14:paraId="6F831BD6" w14:textId="77777777" w:rsidR="001D4047" w:rsidRDefault="001D4047" w:rsidP="001D10CA">
            <w:pPr>
              <w:spacing w:after="0" w:line="240" w:lineRule="auto"/>
            </w:pPr>
          </w:p>
          <w:p w14:paraId="6848941D" w14:textId="495E89A2" w:rsidR="001D4047" w:rsidRDefault="001D4047" w:rsidP="001D10CA">
            <w:pPr>
              <w:spacing w:after="0" w:line="240" w:lineRule="auto"/>
              <w:rPr>
                <w:rFonts w:cs="Times New Roman"/>
              </w:rPr>
            </w:pPr>
            <w:r>
              <w:t>0.46</w:t>
            </w:r>
            <w:r>
              <w:rPr>
                <w:rFonts w:cs="Times New Roman"/>
              </w:rPr>
              <w:t>±0.24 / 0.44±0.24</w:t>
            </w:r>
          </w:p>
          <w:p w14:paraId="2336CAB0" w14:textId="77777777" w:rsidR="001D4047" w:rsidRDefault="001D4047" w:rsidP="001D10CA">
            <w:pPr>
              <w:spacing w:after="0" w:line="240" w:lineRule="auto"/>
              <w:rPr>
                <w:rFonts w:cs="Times New Roman"/>
              </w:rPr>
            </w:pPr>
          </w:p>
          <w:p w14:paraId="161F8C18" w14:textId="0A350FCD" w:rsidR="001D4047" w:rsidRDefault="001D4047" w:rsidP="001D10CA">
            <w:pPr>
              <w:spacing w:after="0" w:line="240" w:lineRule="auto"/>
            </w:pPr>
            <w:r>
              <w:rPr>
                <w:rFonts w:cs="Times New Roman"/>
              </w:rPr>
              <w:t>0.42±0.24 / 0.46±0.23</w:t>
            </w:r>
          </w:p>
        </w:tc>
      </w:tr>
    </w:tbl>
    <w:p w14:paraId="0BAF5EFC" w14:textId="77777777" w:rsidR="00E1713C" w:rsidRDefault="00E1713C" w:rsidP="00E1713C"/>
    <w:p w14:paraId="7C98DCFB" w14:textId="77777777" w:rsidR="00E1713C" w:rsidRDefault="00E1713C" w:rsidP="006E2CF9">
      <w:pPr>
        <w:rPr>
          <w:b/>
        </w:rPr>
      </w:pPr>
    </w:p>
    <w:p w14:paraId="67C0C909" w14:textId="305E1C58" w:rsidR="00BA40E3" w:rsidRDefault="00BA40E3" w:rsidP="00BA40E3">
      <w:r w:rsidRPr="002040A9">
        <w:t>Bayesian ancestry inference</w:t>
      </w:r>
      <w:r>
        <w:t xml:space="preserve"> using STRUCTURE inferred a single partition as most likely clustering solution for both </w:t>
      </w:r>
      <w:r w:rsidR="00AB2698" w:rsidRPr="00AB2698">
        <w:t>SP</w:t>
      </w:r>
      <w:r>
        <w:t xml:space="preserve"> and </w:t>
      </w:r>
      <w:r w:rsidR="00AB2698" w:rsidRPr="00AB2698">
        <w:t>MF</w:t>
      </w:r>
      <w:r>
        <w:rPr>
          <w:i/>
        </w:rPr>
        <w:t xml:space="preserve">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552971BE"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sidR="00AB2698" w:rsidRPr="00AB2698">
        <w:rPr>
          <w:iCs/>
        </w:rPr>
        <w:t>SP</w:t>
      </w:r>
      <w:r>
        <w:t xml:space="preserve"> and </w:t>
      </w:r>
      <w:r w:rsidR="00AB2698" w:rsidRPr="00AB2698">
        <w:t>MF</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sidR="00AB2698" w:rsidRPr="00AB2698">
        <w:t>SP</w:t>
      </w:r>
      <w:r>
        <w:t xml:space="preserve"> and 55.91% for </w:t>
      </w:r>
      <w:r w:rsidR="00AB2698" w:rsidRPr="00AB2698">
        <w:t>MF</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8B0309" w:rsidRPr="00F3668F" w:rsidRDefault="008B0309"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8B0309" w:rsidRPr="00F3668F" w:rsidRDefault="008B0309"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8B0309" w:rsidRPr="00F3668F" w:rsidRDefault="008B0309"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8B0309" w:rsidRPr="00F3668F" w:rsidRDefault="008B0309" w:rsidP="00BA40E3">
                      <w:pPr>
                        <w:rPr>
                          <w:sz w:val="20"/>
                        </w:rPr>
                      </w:pPr>
                      <w:r w:rsidRPr="00F3668F">
                        <w:rPr>
                          <w:sz w:val="20"/>
                        </w:rPr>
                        <w:t>Discrimination function</w:t>
                      </w:r>
                    </w:p>
                  </w:txbxContent>
                </v:textbox>
              </v:shape>
            </w:pict>
          </mc:Fallback>
        </mc:AlternateContent>
      </w:r>
    </w:p>
    <w:p w14:paraId="44BE6A51" w14:textId="1626EA3F" w:rsidR="00BA40E3" w:rsidRPr="00FF752D" w:rsidRDefault="00BA40E3" w:rsidP="006E2CF9">
      <w:commentRangeStart w:id="6"/>
      <w:commentRangeStart w:id="7"/>
      <w:r w:rsidRPr="007717BC">
        <w:rPr>
          <w:b/>
          <w:bCs/>
        </w:rPr>
        <w:t>Fig</w:t>
      </w:r>
      <w:r>
        <w:rPr>
          <w:b/>
          <w:bCs/>
        </w:rPr>
        <w:t xml:space="preserve">ure 3. </w:t>
      </w:r>
      <w:r>
        <w:t xml:space="preserve">Discrimination </w:t>
      </w:r>
      <w:commentRangeEnd w:id="6"/>
      <w:r>
        <w:rPr>
          <w:rStyle w:val="CommentReference"/>
        </w:rPr>
        <w:commentReference w:id="6"/>
      </w:r>
      <w:commentRangeEnd w:id="7"/>
      <w:r w:rsidR="00A91D9E">
        <w:rPr>
          <w:rStyle w:val="CommentReference"/>
        </w:rPr>
        <w:commentReference w:id="7"/>
      </w:r>
      <w:r>
        <w:t xml:space="preserve">functions for DAPC with </w:t>
      </w:r>
      <w:r>
        <w:rPr>
          <w:i/>
        </w:rPr>
        <w:t xml:space="preserve">a priori </w:t>
      </w:r>
      <w:r>
        <w:t>geographic population groups</w:t>
      </w:r>
      <w:r w:rsidR="002075D7">
        <w:t xml:space="preserve"> for SP (left) and MF (right)</w:t>
      </w:r>
      <w:r>
        <w:t xml:space="preserve">;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proofErr w:type="gramStart"/>
      <w:r w:rsidR="004B144A">
        <w:t>|</w:t>
      </w:r>
      <w:r w:rsidR="000071E4">
        <w:t xml:space="preserve"> </w:t>
      </w:r>
      <w:r w:rsidR="0075181F">
        <w:t xml:space="preserve"> </w:t>
      </w:r>
      <w:r>
        <w:t>Isolation</w:t>
      </w:r>
      <w:proofErr w:type="gramEnd"/>
      <w:r>
        <w:t>-by-distance</w:t>
      </w:r>
      <w:r w:rsidR="000071E4">
        <w:t xml:space="preserve"> </w:t>
      </w:r>
    </w:p>
    <w:p w14:paraId="7D7372F5" w14:textId="06050901" w:rsidR="00BA40E3" w:rsidRPr="00BA40E3" w:rsidRDefault="00BA40E3" w:rsidP="00BA40E3">
      <w:r>
        <w:t xml:space="preserve">Regarding </w:t>
      </w:r>
      <w:r w:rsidR="00AB2698" w:rsidRPr="00AB2698">
        <w:rPr>
          <w:iCs/>
        </w:rPr>
        <w:t>SP</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sidR="00AB2698" w:rsidRPr="00AB2698">
        <w:rPr>
          <w:iCs/>
        </w:rPr>
        <w:t>MF</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proofErr w:type="gramStart"/>
      <w:r>
        <w:t>|  Isolation</w:t>
      </w:r>
      <w:proofErr w:type="gramEnd"/>
      <w:r>
        <w:t>-by-</w:t>
      </w:r>
      <w:r w:rsidR="00C90829">
        <w:t>e</w:t>
      </w:r>
      <w:r>
        <w:t>nvironment</w:t>
      </w:r>
    </w:p>
    <w:p w14:paraId="5D64EDA5" w14:textId="38A6A0B0" w:rsidR="00001874" w:rsidRDefault="00001874" w:rsidP="00001874">
      <w:pPr>
        <w:rPr>
          <w:lang w:val="en-GB"/>
        </w:rPr>
      </w:pPr>
      <w:r>
        <w:rPr>
          <w:lang w:val="en-GB"/>
        </w:rPr>
        <w:t xml:space="preserve">For both </w:t>
      </w:r>
      <w:r w:rsidR="00AB2698" w:rsidRPr="00AB2698">
        <w:rPr>
          <w:lang w:val="en-GB"/>
        </w:rPr>
        <w:t>MF</w:t>
      </w:r>
      <w:r>
        <w:rPr>
          <w:lang w:val="en-GB"/>
        </w:rPr>
        <w:t xml:space="preserve"> and </w:t>
      </w:r>
      <w:r w:rsidR="00AB2698" w:rsidRPr="00AB2698">
        <w:rPr>
          <w:lang w:val="en-GB"/>
        </w:rPr>
        <w:t>SP</w:t>
      </w:r>
      <w:r>
        <w:rPr>
          <w:lang w:val="en-GB"/>
        </w:rPr>
        <w:t xml:space="preserve">, GDM explained less than 1% of deviance across all tested models and genetic distance measures, providing no support for isolation by geographic or environmental distance among Luxembourg-sampled individuals. </w:t>
      </w:r>
      <w:r w:rsidR="001D4047">
        <w:rPr>
          <w:lang w:val="en-GB"/>
        </w:rPr>
        <w:t xml:space="preserve">There does not seem to be a strong pattern of increased genetic diversity in rural hoverflies relative to urban ones (Table 1) </w:t>
      </w:r>
    </w:p>
    <w:p w14:paraId="28864E8C" w14:textId="04D4D325" w:rsidR="00B34036" w:rsidRDefault="00B34036" w:rsidP="001E1E6D">
      <w:pPr>
        <w:pStyle w:val="Heading1"/>
      </w:pPr>
      <w:r>
        <w:t>DISCUSSION</w:t>
      </w:r>
    </w:p>
    <w:p w14:paraId="5A719120" w14:textId="605F822F" w:rsidR="00965DCE" w:rsidRDefault="00222D19" w:rsidP="00920AAC">
      <w:pPr>
        <w:pStyle w:val="Heading2"/>
        <w:numPr>
          <w:ilvl w:val="1"/>
          <w:numId w:val="1"/>
        </w:numPr>
      </w:pPr>
      <w:r>
        <w:t>Very low</w:t>
      </w:r>
      <w:r w:rsidR="00491A64">
        <w:t xml:space="preserve"> genetic structure</w:t>
      </w:r>
      <w:r w:rsidR="009A0C33">
        <w:t>,</w:t>
      </w:r>
      <w:r w:rsidR="009A7535">
        <w:t xml:space="preserve"> IBD</w:t>
      </w:r>
      <w:r w:rsidR="009A0C33">
        <w:t>, and IBE</w:t>
      </w:r>
    </w:p>
    <w:p w14:paraId="45269FE6" w14:textId="653EC536" w:rsidR="003D6EAF" w:rsidRDefault="00491A64" w:rsidP="00056907">
      <w:r>
        <w:lastRenderedPageBreak/>
        <w:t>G</w:t>
      </w:r>
      <w:r w:rsidR="00D669D7">
        <w:t>enetic structure</w:t>
      </w:r>
      <w:r>
        <w:t xml:space="preserve"> estimation did not reject the hypothesis that our two species of hoverflies are randomly mating within both study areas</w:t>
      </w:r>
      <w:r w:rsidR="009F4D9B">
        <w:t>.</w:t>
      </w:r>
      <w:r w:rsidR="00222D19">
        <w:t xml:space="preserve"> </w:t>
      </w:r>
      <w:r w:rsidR="00CA7D50">
        <w:t>Indeed, a</w:t>
      </w:r>
      <w:r w:rsidR="005A7846">
        <w:t>nalyses</w:t>
      </w:r>
      <w:r w:rsidR="00C059D6">
        <w:t xml:space="preserve"> estimating genetic structure</w:t>
      </w:r>
      <w:r w:rsidR="005A7846">
        <w:t xml:space="preserve"> support</w:t>
      </w:r>
      <w:r w:rsidR="00C059D6">
        <w:t>ed</w:t>
      </w:r>
      <w:r w:rsidR="005A7846">
        <w:t xml:space="preserve"> </w:t>
      </w:r>
      <w:r w:rsidR="005A7846">
        <w:rPr>
          <w:i/>
        </w:rPr>
        <w:t xml:space="preserve">K </w:t>
      </w:r>
      <w:r w:rsidR="005A7846">
        <w:t>= 1 in both species</w:t>
      </w:r>
      <w:r w:rsidR="002F5CAD">
        <w:t>.</w:t>
      </w:r>
      <w:r w:rsidR="006832AD">
        <w:t xml:space="preserve"> </w:t>
      </w:r>
      <w:r w:rsidR="00C059D6">
        <w:t xml:space="preserve">There was substantial overlap between the genetic make-up of both species in both study areas. </w:t>
      </w:r>
      <w:r w:rsidR="006B1091">
        <w:t xml:space="preserve">IBD analyses </w:t>
      </w:r>
      <w:r w:rsidR="00927A67">
        <w:t>support the conclusions drawn from structure analyses. An extremely low IBD is detected for both species when using both study areas</w:t>
      </w:r>
      <w:r w:rsidR="00222D19">
        <w:t xml:space="preserve"> despite a considerable (160km) distance between them. This ought to</w:t>
      </w:r>
      <w:r w:rsidR="00927A67">
        <w:t xml:space="preserve"> denote that </w:t>
      </w:r>
      <w:r w:rsidR="009A7535">
        <w:t>individuals from the same study area</w:t>
      </w:r>
      <w:r w:rsidR="00927A67">
        <w:t xml:space="preserv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w:t>
      </w:r>
      <w:r w:rsidR="00C059D6">
        <w:t xml:space="preserve">very </w:t>
      </w:r>
      <w:r w:rsidR="00927A67">
        <w:t>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p>
    <w:p w14:paraId="0326F3EF" w14:textId="1B1FB647" w:rsidR="00C059D6" w:rsidRDefault="003B2190" w:rsidP="00056907">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xml:space="preserve">. </w:t>
      </w:r>
      <w:proofErr w:type="spellStart"/>
      <w:r>
        <w:rPr>
          <w:lang w:val="en-GB"/>
        </w:rPr>
        <w:t>Glück</w:t>
      </w:r>
      <w:proofErr w:type="spellEnd"/>
      <w:r>
        <w:rPr>
          <w:lang w:val="en-GB"/>
        </w:rPr>
        <w:t xml:space="preserve">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proofErr w:type="spellStart"/>
      <w:r w:rsidRPr="007E3A18">
        <w:rPr>
          <w:i/>
          <w:lang w:val="en-GB"/>
        </w:rPr>
        <w:t>Bombus</w:t>
      </w:r>
      <w:proofErr w:type="spellEnd"/>
      <w:r w:rsidRPr="007E3A18">
        <w:rPr>
          <w:i/>
          <w:lang w:val="en-GB"/>
        </w:rPr>
        <w:t xml:space="preserve"> </w:t>
      </w:r>
      <w:proofErr w:type="spellStart"/>
      <w:r w:rsidRPr="007E3A18">
        <w:rPr>
          <w:i/>
          <w:lang w:val="en-GB"/>
        </w:rPr>
        <w:t>terrestris</w:t>
      </w:r>
      <w:proofErr w:type="spellEnd"/>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lt; 0.07) and not detected by Bayesian clustering. Environmental heterogeneity was suggested to act as a selective pressure against dispersers, which would result in a disruption in genetic connectivity whereby divergence in 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w:t>
      </w:r>
      <w:r w:rsidR="00CA7D50">
        <w:rPr>
          <w:lang w:val="en-GB"/>
        </w:rPr>
        <w:t xml:space="preserve">erfly species in Luxembourg. </w:t>
      </w:r>
    </w:p>
    <w:p w14:paraId="231E7868" w14:textId="76A32F7F" w:rsidR="00881963" w:rsidRDefault="00881963" w:rsidP="00881963">
      <w:pPr>
        <w:pStyle w:val="Heading2"/>
        <w:numPr>
          <w:ilvl w:val="1"/>
          <w:numId w:val="1"/>
        </w:numPr>
      </w:pPr>
      <w:proofErr w:type="gramStart"/>
      <w:r>
        <w:t xml:space="preserve">|  </w:t>
      </w:r>
      <w:r w:rsidR="00491A64">
        <w:t>No</w:t>
      </w:r>
      <w:proofErr w:type="gramEnd"/>
      <w:r w:rsidR="00491A64">
        <w:t xml:space="preserve"> landscape effect on </w:t>
      </w:r>
      <w:r w:rsidR="00150A56">
        <w:t xml:space="preserve">genetic structure and </w:t>
      </w:r>
      <w:r w:rsidR="00491A64">
        <w:t>gene flow?</w:t>
      </w:r>
    </w:p>
    <w:p w14:paraId="4848A04A" w14:textId="58334223" w:rsidR="00150A56" w:rsidRDefault="00150A56" w:rsidP="00150A56">
      <w:r>
        <w:t>Failure to reject panmixia is not always evidence for true random mating in a seemingly single genetic population, and detecting genetic structure is rarely a straightforward endeavor with known limits to certain approaches. A number of factors could prevent us from rejecting panmixia despite some effect of the landscape on population genetics. We must, however, consider the possibility that there is indeed high landscape connectivity for SP and MP in our study areas.</w:t>
      </w:r>
    </w:p>
    <w:p w14:paraId="7F045FD8" w14:textId="77777777" w:rsidR="007A3F80" w:rsidRDefault="00150A56" w:rsidP="00AB455C">
      <w:pPr>
        <w:rPr>
          <w:iCs/>
        </w:rPr>
      </w:pPr>
      <w:r>
        <w:lastRenderedPageBreak/>
        <w:t>A</w:t>
      </w:r>
      <w:r w:rsidRPr="00722F11">
        <w:rPr>
          <w:iCs/>
        </w:rPr>
        <w:t xml:space="preserve"> potential methodological limit is that </w:t>
      </w:r>
      <w:r w:rsidR="000D248E">
        <w:rPr>
          <w:iCs/>
        </w:rPr>
        <w:t xml:space="preserve">the low genetic structure and IBD we measured </w:t>
      </w:r>
      <w:r w:rsidRPr="00722F11">
        <w:rPr>
          <w:iCs/>
        </w:rPr>
        <w:t xml:space="preserve">could be </w:t>
      </w:r>
      <w:r>
        <w:rPr>
          <w:iCs/>
        </w:rPr>
        <w:t>associated with</w:t>
      </w:r>
      <w:r w:rsidRPr="00722F11">
        <w:rPr>
          <w:iCs/>
        </w:rPr>
        <w:t xml:space="preserve"> high effective population size. </w:t>
      </w:r>
      <w:r>
        <w:rPr>
          <w:iCs/>
        </w:rPr>
        <w:t xml:space="preserve">Indeed, very high effective population size may hide the signal of clustering, IBD, or landscape effects on </w:t>
      </w:r>
      <w:r w:rsidR="00F87A7C">
        <w:rPr>
          <w:iCs/>
        </w:rPr>
        <w:t xml:space="preserve">gene flow </w:t>
      </w:r>
      <w:r>
        <w:rPr>
          <w:iCs/>
        </w:rPr>
        <w:fldChar w:fldCharType="begin"/>
      </w:r>
      <w:r>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Pr>
          <w:iCs/>
        </w:rPr>
        <w:fldChar w:fldCharType="separate"/>
      </w:r>
      <w:r w:rsidRPr="00FC5BA6">
        <w:rPr>
          <w:rFonts w:cs="Times New Roman"/>
        </w:rPr>
        <w:t>(Frantz et al., 2009; Gauffre et al., 2008)</w:t>
      </w:r>
      <w:r>
        <w:rPr>
          <w:iCs/>
        </w:rPr>
        <w:fldChar w:fldCharType="end"/>
      </w:r>
      <w:r>
        <w:rPr>
          <w:iCs/>
        </w:rPr>
        <w:t>.</w:t>
      </w:r>
      <w:r w:rsidRPr="006C2DDA">
        <w:rPr>
          <w:iCs/>
          <w:color w:val="FF0000"/>
        </w:rPr>
        <w:t xml:space="preserve"> </w:t>
      </w:r>
      <w:r>
        <w:rPr>
          <w:iCs/>
        </w:rPr>
        <w:t xml:space="preserve">Although simulations could help us better understand whether we could detect the actual signals of structure or isolation </w:t>
      </w:r>
      <w:r>
        <w:rPr>
          <w:iCs/>
        </w:rPr>
        <w:fldChar w:fldCharType="begin"/>
      </w:r>
      <w:r>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Pr>
          <w:iCs/>
        </w:rPr>
        <w:fldChar w:fldCharType="separate"/>
      </w:r>
      <w:r w:rsidRPr="00FC5BA6">
        <w:rPr>
          <w:rFonts w:cs="Times New Roman"/>
        </w:rPr>
        <w:t>(Frantz et al., 2009; Gauffre et al., 2008; Landguth et al., 2010)</w:t>
      </w:r>
      <w:r>
        <w:rPr>
          <w:iCs/>
        </w:rPr>
        <w:fldChar w:fldCharType="end"/>
      </w:r>
      <w:r>
        <w:rPr>
          <w:iCs/>
        </w:rPr>
        <w:t>, information about population dynamics may not be easily extracted from microsatellite data for non-model insect species with potentially very large pop</w:t>
      </w:r>
      <w:r w:rsidRPr="00E80787">
        <w:rPr>
          <w:iCs/>
        </w:rPr>
        <w:t xml:space="preserve">ulation sizes such as hoverflies. In other words, while there may be an effect of the landscape on the stratification </w:t>
      </w:r>
      <w:r>
        <w:rPr>
          <w:iCs/>
        </w:rPr>
        <w:t xml:space="preserve">and connectivity </w:t>
      </w:r>
      <w:r w:rsidRPr="00E80787">
        <w:rPr>
          <w:iCs/>
        </w:rPr>
        <w:t>of hoverfly populations, their high effective population size could be too large for genetic drift to have a</w:t>
      </w:r>
      <w:r>
        <w:rPr>
          <w:iCs/>
        </w:rPr>
        <w:t xml:space="preserve"> detectable</w:t>
      </w:r>
      <w:r w:rsidRPr="00E80787">
        <w:rPr>
          <w:iCs/>
        </w:rPr>
        <w:t xml:space="preserve"> effect</w:t>
      </w:r>
      <w:r w:rsidR="00567A7B">
        <w:rPr>
          <w:iCs/>
        </w:rPr>
        <w:t xml:space="preserve"> using current methods</w:t>
      </w:r>
      <w:r>
        <w:rPr>
          <w:iCs/>
        </w:rPr>
        <w:t xml:space="preserve">. More genetic information (e.g., using thousands of variable markers), could help to detect effects of the landscape at the spatial and temporal scales relevant for the disturbance </w:t>
      </w:r>
      <w:r>
        <w:rPr>
          <w:iCs/>
        </w:rPr>
        <w:fldChar w:fldCharType="begin"/>
      </w:r>
      <w:r>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Pr>
          <w:iCs/>
        </w:rPr>
        <w:fldChar w:fldCharType="separate"/>
      </w:r>
      <w:r w:rsidRPr="00FC5BA6">
        <w:rPr>
          <w:rFonts w:cs="Times New Roman"/>
        </w:rPr>
        <w:t>(Landguth et al., 2012)</w:t>
      </w:r>
      <w:r>
        <w:rPr>
          <w:iCs/>
        </w:rPr>
        <w:fldChar w:fldCharType="end"/>
      </w:r>
      <w:r w:rsidRPr="00E80787">
        <w:rPr>
          <w:iCs/>
        </w:rPr>
        <w:t>.</w:t>
      </w:r>
    </w:p>
    <w:p w14:paraId="045EC2E8" w14:textId="1DCD16FA" w:rsidR="00487B91" w:rsidRDefault="00556C12" w:rsidP="00AB455C">
      <w:pPr>
        <w:rPr>
          <w:iCs/>
        </w:rPr>
      </w:pPr>
      <w:r>
        <w:rPr>
          <w:iCs/>
        </w:rPr>
        <w:t>Other hoverfly and insect studies have similarly failed to highlight genetic structure and impediment to gene flow despite low structural connectivity. For example, Schauer et al. 2018 found no indication of restricted gene flow for a hoverfly and two other saproxylic (the larva of this hoverfly delves in tree hollows) insects despite the presence of a large agricultural area between sampling sites</w:t>
      </w:r>
      <w:r w:rsidR="00C80011">
        <w:rPr>
          <w:iCs/>
        </w:rPr>
        <w:t>,</w:t>
      </w:r>
      <w:r>
        <w:rPr>
          <w:iCs/>
        </w:rPr>
        <w:t xml:space="preserve"> which explained a meager 2% of the variation.</w:t>
      </w:r>
      <w:r w:rsidR="0023642B">
        <w:rPr>
          <w:iCs/>
        </w:rPr>
        <w:t xml:space="preserve"> </w:t>
      </w:r>
      <w:r w:rsidR="007A3F80">
        <w:rPr>
          <w:iCs/>
        </w:rPr>
        <w:t>Even at larger spatial scales than in our study, no genetic structure and no IBD were found for a vulnerable insect species</w:t>
      </w:r>
      <w:r w:rsidR="00CA7D50">
        <w:rPr>
          <w:iCs/>
        </w:rPr>
        <w:t xml:space="preserve"> with narrow habitat requirements</w:t>
      </w:r>
      <w:r w:rsidR="007A3F80">
        <w:rPr>
          <w:iCs/>
        </w:rPr>
        <w:t xml:space="preserve"> </w:t>
      </w:r>
      <w:r w:rsidR="007A3F80">
        <w:rPr>
          <w:iCs/>
        </w:rPr>
        <w:fldChar w:fldCharType="begin"/>
      </w:r>
      <w:r w:rsidR="007A3F80">
        <w:rPr>
          <w:iCs/>
        </w:rPr>
        <w:instrText xml:space="preserve"> ADDIN ZOTERO_ITEM CSL_CITATION {"citationID":"lUJC8wDd","properties":{"formattedCitation":"(Drag et al., 2015)","plainCitation":"(Drag et al., 2015)","noteIndex":0},"citationItems":[{"id":13851,"uris":["http://zotero.org/users/4948104/items/MZ4Z4ECM"],"itemData":{"id":13851,"type":"article-journal","container-title":"Biological Journal of the Linnean Society","DOI":"10.1111/bij.12624","ISSN":"00244066","issue":"4","journalAbbreviation":"Biol. J. Linn. Soc.","language":"en","page":"911-925","source":"DOI.org (Crossref)","title":"Genetic differentiation of populations of the threatened saproxylic beetle Rosalia longicorn, &lt;i&gt;Rosalia alpina&lt;/i&gt; (Coleoptera: Cerambycidae) in Central and South-east Europe","title-short":"Genetic differentiation of populations of the threatened saproxylic beetle Rosalia longicorn, &lt;i&gt;Rosalia alpina&lt;/i&gt; (Coleoptera","volume":"116","author":[{"family":"Drag","given":"Lukas"},{"family":"Hauck","given":"David"},{"family":"Bérces","given":"Sándor"},{"family":"Michalcewicz","given":"Jakub"},{"family":"Šerić Jelaska","given":"Lucija"},{"family":"Aurenhammer","given":"Sandra"},{"family":"Cizek","given":"Lukas"}],"issued":{"date-parts":[["2015",12]]}}}],"schema":"https://github.com/citation-style-language/schema/raw/master/csl-citation.json"} </w:instrText>
      </w:r>
      <w:r w:rsidR="007A3F80">
        <w:rPr>
          <w:iCs/>
        </w:rPr>
        <w:fldChar w:fldCharType="separate"/>
      </w:r>
      <w:r w:rsidR="007A3F80" w:rsidRPr="007A3F80">
        <w:rPr>
          <w:rFonts w:cs="Times New Roman"/>
        </w:rPr>
        <w:t>(Drag et al., 2015)</w:t>
      </w:r>
      <w:r w:rsidR="007A3F80">
        <w:rPr>
          <w:iCs/>
        </w:rPr>
        <w:fldChar w:fldCharType="end"/>
      </w:r>
      <w:r w:rsidR="007A3F80">
        <w:rPr>
          <w:iCs/>
        </w:rPr>
        <w:t>.</w:t>
      </w:r>
    </w:p>
    <w:p w14:paraId="7E9F064B" w14:textId="5B1ECED9" w:rsidR="00783D1A" w:rsidRDefault="00783D1A" w:rsidP="00AB455C">
      <w:pPr>
        <w:rPr>
          <w:iCs/>
        </w:rPr>
      </w:pPr>
      <w:r>
        <w:t>Although both study areas have been heavily transformed for a long time, being on the western fringes of the Roman empire, the effect of recent increases in imperviousness and other potential barriers, may not be old enough to be measurable through genetic data. Therefore, the urbanized landscapes of Luxembourg and Cologne could potentially have a substantial effect on gene flow</w:t>
      </w:r>
      <w:r w:rsidR="00017162">
        <w:t>. It is also possible that this effect could peak at a scale different from that in this study.</w:t>
      </w:r>
      <w:r>
        <w:t xml:space="preserve"> Simulations could be used to evaluate how many generations, and how much gene flow would be needed to detect an effect an effect </w:t>
      </w:r>
      <w:r>
        <w:fldChar w:fldCharType="begin"/>
      </w:r>
      <w:r>
        <w:instrText xml:space="preserve"> ADDIN ZOTERO_ITEM CSL_CITATION {"citationID":"qtUr9D81","properties":{"formattedCitation":"(Landguth et al., 2010)","plainCitation":"(Landguth et al., 2010)","noteIndex":0},"citationItems":[{"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fldChar w:fldCharType="separate"/>
      </w:r>
      <w:r w:rsidRPr="00783D1A">
        <w:rPr>
          <w:rFonts w:cs="Times New Roman"/>
        </w:rPr>
        <w:t>(Landguth et al., 2010)</w:t>
      </w:r>
      <w:r>
        <w:fldChar w:fldCharType="end"/>
      </w:r>
      <w:r>
        <w:t>, but these simulations would require extensive population dynamics information about hoverflies. Such information is currently lacking because hoverflies are understudied.</w:t>
      </w:r>
    </w:p>
    <w:p w14:paraId="0D9450EB" w14:textId="36FDF791" w:rsidR="00C059D6" w:rsidRDefault="00C059D6" w:rsidP="00C059D6">
      <w:r>
        <w:lastRenderedPageBreak/>
        <w:t xml:space="preserve">While unexpected given the large amount of disturbance and apparent costs of dispersal in urban contexts, high genetic connectivity is not unheard of in hoverflies. Hoverflies usually move a few hundred meters and tall vegetation and bare soil including ploughed fields and roads can act as barriers </w:t>
      </w:r>
      <w:r>
        <w:fldChar w:fldCharType="begin"/>
      </w:r>
      <w:r>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fldChar w:fldCharType="separate"/>
      </w:r>
      <w:r w:rsidRPr="00FC5BA6">
        <w:rPr>
          <w:rFonts w:cs="Times New Roman"/>
          <w:szCs w:val="24"/>
        </w:rPr>
        <w:t>(Lövei et al., 1998; Wratten et al., 2003)</w:t>
      </w:r>
      <w:r>
        <w:fldChar w:fldCharType="end"/>
      </w:r>
      <w:r>
        <w:t xml:space="preserve">. Similarly, studies investigating hoverfly richness in relation to habitat patch isolation suggested that hoverflies are significantly impacted by habitat fragmentation </w:t>
      </w:r>
      <w:r>
        <w:fldChar w:fldCharType="begin"/>
      </w:r>
      <w:r>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fldChar w:fldCharType="separate"/>
      </w:r>
      <w:r w:rsidRPr="00FC5BA6">
        <w:rPr>
          <w:rFonts w:cs="Times New Roman"/>
        </w:rPr>
        <w:t>(Jauker et al., 2019; Moquet et al., 2018; Ouin et al., 2006)</w:t>
      </w:r>
      <w:r>
        <w:fldChar w:fldCharType="end"/>
      </w:r>
      <w:r>
        <w:t>.</w:t>
      </w:r>
      <w:r w:rsidRPr="001E1572">
        <w:t xml:space="preserve"> </w:t>
      </w:r>
      <w:r>
        <w:t xml:space="preserve">This had led us to expect an effect of fragmentation on genetic variation. However, other studies have highlighted the high dispersal ability of hoverfly species. Some individuals are able to cover more than 100 km in less than 3 days during migration </w:t>
      </w:r>
      <w:r>
        <w:fldChar w:fldCharType="begin"/>
      </w:r>
      <w:r>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fldChar w:fldCharType="separate"/>
      </w:r>
      <w:r w:rsidRPr="00FC5BA6">
        <w:rPr>
          <w:rFonts w:cs="Times New Roman"/>
        </w:rPr>
        <w:t>(Aubert et al., 1969; Aubert and Goeldlin de Tiefenau, 1981)</w:t>
      </w:r>
      <w:r>
        <w:fldChar w:fldCharType="end"/>
      </w:r>
      <w:r>
        <w:t xml:space="preserve">, and potentially more than a thousand kilometer over the whole migration season </w:t>
      </w:r>
      <w:r>
        <w:fldChar w:fldCharType="begin"/>
      </w:r>
      <w:r>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fldChar w:fldCharType="separate"/>
      </w:r>
      <w:r w:rsidRPr="00FC5BA6">
        <w:rPr>
          <w:rFonts w:cs="Times New Roman"/>
        </w:rPr>
        <w:t>(Jia et al., 2022; Ouin et al., 2011)</w:t>
      </w:r>
      <w:r>
        <w:fldChar w:fldCharType="end"/>
      </w:r>
      <w:r>
        <w:t xml:space="preserve">, especially when aided by wind </w:t>
      </w:r>
      <w:r>
        <w:fldChar w:fldCharType="begin"/>
      </w:r>
      <w:r>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fldChar w:fldCharType="separate"/>
      </w:r>
      <w:r w:rsidRPr="00FC5BA6">
        <w:rPr>
          <w:rFonts w:cs="Times New Roman"/>
        </w:rPr>
        <w:t>(Gao et al., 2020; Wotton et al., 2019)</w:t>
      </w:r>
      <w:r>
        <w:fldChar w:fldCharType="end"/>
      </w:r>
      <w:r>
        <w:t xml:space="preserve">. Those last seven studies focused on migratory species, which have very different </w:t>
      </w:r>
      <w:r w:rsidR="00CA7D50">
        <w:t xml:space="preserve">life history traits. Hence, we wrongly </w:t>
      </w:r>
      <w:r>
        <w:t xml:space="preserve">predicted some level of IBD within study areas because our study species are not migratory. Given the high prevalence of hoverfly species presenting a partial migration syndrome </w:t>
      </w:r>
      <w:r>
        <w:fldChar w:fldCharType="begin"/>
      </w:r>
      <w:r>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FC5BA6">
        <w:rPr>
          <w:rFonts w:cs="Times New Roman"/>
        </w:rPr>
        <w:t>(Doyle et al., 2022; Menz et al., 2019; Speight, 2017)</w:t>
      </w:r>
      <w:r>
        <w:fldChar w:fldCharType="end"/>
      </w:r>
      <w:r>
        <w:t xml:space="preserve">, the genetic and structural pathways to efficient dispersal might also be present in non-migratory hoverflies such as </w:t>
      </w:r>
      <w:r w:rsidRPr="00AB2698">
        <w:rPr>
          <w:iCs/>
        </w:rPr>
        <w:t>SP</w:t>
      </w:r>
      <w:r>
        <w:t xml:space="preserve"> and </w:t>
      </w:r>
      <w:r w:rsidRPr="00AB2698">
        <w:rPr>
          <w:iCs/>
        </w:rPr>
        <w:t>MF</w:t>
      </w:r>
      <w:r>
        <w:t xml:space="preserve">. Indeed, even rare non-migratory species may fly several kilometers away from their emergence sites </w:t>
      </w:r>
      <w:r>
        <w:fldChar w:fldCharType="begin"/>
      </w:r>
      <w:r>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fldChar w:fldCharType="separate"/>
      </w:r>
      <w:r w:rsidRPr="00FC5BA6">
        <w:rPr>
          <w:rFonts w:cs="Times New Roman"/>
        </w:rPr>
        <w:t>(Rotheray et al., 2014)</w:t>
      </w:r>
      <w:r>
        <w:fldChar w:fldCharType="end"/>
      </w:r>
      <w:r>
        <w:t>.</w:t>
      </w:r>
    </w:p>
    <w:p w14:paraId="165C2867" w14:textId="16EE33CC" w:rsidR="000C4754" w:rsidRDefault="00DE7D58" w:rsidP="00DE7D58">
      <w:pPr>
        <w:pStyle w:val="Heading2"/>
        <w:numPr>
          <w:ilvl w:val="1"/>
          <w:numId w:val="1"/>
        </w:numPr>
      </w:pPr>
      <w:proofErr w:type="gramStart"/>
      <w:r>
        <w:t>|  Implications</w:t>
      </w:r>
      <w:proofErr w:type="gramEnd"/>
      <w:r>
        <w:t xml:space="preserve"> for hoverfly biodiversity and pollination services</w:t>
      </w:r>
    </w:p>
    <w:p w14:paraId="6A10F1CF" w14:textId="4FC3FF5D" w:rsidR="00517AC7" w:rsidRDefault="00017162" w:rsidP="00682835">
      <w:r>
        <w:t xml:space="preserve">As mentioned above, </w:t>
      </w:r>
      <w:r w:rsidR="00BE5292">
        <w:t>there might still be effects of the landscape on movement and on population health</w:t>
      </w:r>
      <w:r>
        <w:t>, despite our failure to reject panmixia</w:t>
      </w:r>
      <w:r w:rsidR="00BE5292">
        <w:t xml:space="preserve">. Indeed, while we could not identify features associated with a hindrance on gene flow, there may be costs to dispersal </w:t>
      </w:r>
      <w:r w:rsidR="00BE5292">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rsidR="00BE5292">
        <w:fldChar w:fldCharType="separate"/>
      </w:r>
      <w:r w:rsidR="00FC5BA6" w:rsidRPr="00FC5BA6">
        <w:rPr>
          <w:rFonts w:cs="Times New Roman"/>
        </w:rPr>
        <w:t>(Bonte et al., 2012)</w:t>
      </w:r>
      <w:r w:rsidR="00BE5292">
        <w:fldChar w:fldCharType="end"/>
      </w:r>
      <w:r w:rsidR="00BE5292">
        <w:t xml:space="preserve">. For example, there could be high mortality rates in </w:t>
      </w:r>
      <w:r>
        <w:t>our study areas</w:t>
      </w:r>
      <w:r w:rsidR="00EE29EB">
        <w:t xml:space="preserve">, which </w:t>
      </w:r>
      <w:r w:rsidR="00BE5292">
        <w:t>would likely lower population density and genetic diversity</w:t>
      </w:r>
      <w:r>
        <w:t>,</w:t>
      </w:r>
      <w:r w:rsidR="00EE29EB">
        <w:t xml:space="preserve"> although </w:t>
      </w:r>
      <w:r>
        <w:t>many</w:t>
      </w:r>
      <w:r w:rsidR="00EE29EB">
        <w:t xml:space="preserve"> local dispersers could offset the genetic signal</w:t>
      </w:r>
      <w:r>
        <w:t xml:space="preserve"> of such mortality</w:t>
      </w:r>
      <w:r w:rsidR="00EE29EB">
        <w:t>.</w:t>
      </w:r>
      <w:r>
        <w:t xml:space="preserve"> In other words, high levels of gene flow could confound </w:t>
      </w:r>
      <w:r w:rsidR="00CA7D50">
        <w:t xml:space="preserve">the signal of even a strong </w:t>
      </w:r>
      <w:r>
        <w:t>genetic drift.</w:t>
      </w:r>
      <w:r w:rsidR="00BE5292">
        <w:t xml:space="preserve"> Finall</w:t>
      </w:r>
      <w:r w:rsidR="00BB4EBE">
        <w:t>y,</w:t>
      </w:r>
      <w:r w:rsidR="00BB4EBE" w:rsidRPr="00BB4EBE">
        <w:t xml:space="preserve"> </w:t>
      </w:r>
      <w:r w:rsidR="00BB4EBE">
        <w:t>although we could not evaluate constraints on gene flow for two species of hoverflies, they are likely to exist for other species in other heavily disturbed systems</w:t>
      </w:r>
      <w:r w:rsidR="00BE5292">
        <w:t>.</w:t>
      </w:r>
    </w:p>
    <w:p w14:paraId="140FA55E" w14:textId="0EDA60BB" w:rsidR="006B529E" w:rsidRDefault="00A93BAB" w:rsidP="00682835">
      <w:r>
        <w:lastRenderedPageBreak/>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Gene flow associated with high connectivity might not be sufficient to compensate for low genetic diversity and, low genetic diversity could limit resilience when facing catastrophic events or</w:t>
      </w:r>
      <w:r w:rsidR="001D4047">
        <w:t xml:space="preserve"> gradual environmental changes.</w:t>
      </w:r>
    </w:p>
    <w:p w14:paraId="73FE245B" w14:textId="46F4B3D1" w:rsidR="00232AC8" w:rsidRDefault="00232AC8" w:rsidP="00682835">
      <w:r>
        <w:t xml:space="preserve">The high effective dispersal ability of </w:t>
      </w:r>
      <w:r w:rsidR="00AB2698" w:rsidRPr="00AB2698">
        <w:t>MF</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sidR="00AB2698" w:rsidRPr="00AB2698">
        <w:t>MF</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sidR="00AB2698" w:rsidRPr="00AB2698">
        <w:t>MF</w:t>
      </w:r>
      <w:r>
        <w:t xml:space="preserve"> has </w:t>
      </w:r>
      <w:r w:rsidR="006B529E">
        <w:t>quickly</w:t>
      </w:r>
      <w:r>
        <w:t xml:space="preserve"> spread </w:t>
      </w:r>
      <w:r w:rsidR="006B529E">
        <w:t>towards</w:t>
      </w:r>
      <w:r>
        <w:t xml:space="preserve"> the east </w:t>
      </w:r>
      <w:r w:rsidR="006B529E">
        <w:t>in its introduced range</w:t>
      </w:r>
      <w:r>
        <w:t xml:space="preserve"> </w:t>
      </w:r>
      <w:r w:rsidR="008B0309">
        <w:t>low</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70E7F476" w14:textId="77777777" w:rsidR="00FD7CF1" w:rsidRDefault="00FD7CF1" w:rsidP="00FD7CF1">
      <w:r>
        <w:t xml:space="preserve">Local and national governments in Luxembourg and Germany have recently taken steps towards studying, monitoring, and protecting pollinators. </w:t>
      </w:r>
      <w:r w:rsidRPr="00154AA8">
        <w:t xml:space="preserve">Cologne </w:t>
      </w:r>
      <w:r>
        <w:t>r</w:t>
      </w:r>
      <w:r w:rsidRPr="00154AA8">
        <w:t xml:space="preserve">ecently commissioned a major inventory of pollinators </w:t>
      </w:r>
      <w:r w:rsidRPr="00154AA8">
        <w:fldChar w:fldCharType="begin"/>
      </w:r>
      <w:r>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Pr="00154AA8">
        <w:fldChar w:fldCharType="separate"/>
      </w:r>
      <w:r w:rsidRPr="00154AA8">
        <w:rPr>
          <w:rFonts w:cs="Times New Roman"/>
          <w:szCs w:val="24"/>
        </w:rPr>
        <w:t>(Stadt Köln, 2022)</w:t>
      </w:r>
      <w:r w:rsidRPr="00154AA8">
        <w:fldChar w:fldCharType="end"/>
      </w:r>
      <w:r w:rsidRPr="00154AA8">
        <w:t>, notably stimulated</w:t>
      </w:r>
      <w:r>
        <w:t xml:space="preserve"> by</w:t>
      </w:r>
      <w:r w:rsidRPr="00154AA8">
        <w:t xml:space="preserve"> recent findings about country-wide</w:t>
      </w:r>
      <w:r>
        <w:t xml:space="preserve"> insect declines </w:t>
      </w:r>
      <w:r>
        <w:fldChar w:fldCharType="begin"/>
      </w:r>
      <w:r>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fldChar w:fldCharType="separate"/>
      </w:r>
      <w:r w:rsidRPr="00777B20">
        <w:rPr>
          <w:rFonts w:cs="Times New Roman"/>
        </w:rPr>
        <w:t>(Hallmann et al., 2017; Seibold et al., 2019)</w:t>
      </w:r>
      <w:r>
        <w:fldChar w:fldCharType="end"/>
      </w:r>
      <w:r w:rsidRPr="00154AA8">
        <w:t xml:space="preserve">. Luxembourg has recognized that habitat loss and fragmentation are threatening its biodiversity in general and insect pollinators in particular </w:t>
      </w:r>
      <w:r w:rsidRPr="00154AA8">
        <w:fldChar w:fldCharType="begin"/>
      </w:r>
      <w:r>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Pr="00154AA8">
        <w:fldChar w:fldCharType="separate"/>
      </w:r>
      <w:r w:rsidRPr="00154AA8">
        <w:rPr>
          <w:rFonts w:cs="Times New Roman"/>
          <w:szCs w:val="24"/>
        </w:rPr>
        <w:t>(Ministère de l’Environnement, du Climat et du Développement durable, 2022)</w:t>
      </w:r>
      <w:r w:rsidRPr="00154AA8">
        <w:fldChar w:fldCharType="end"/>
      </w:r>
      <w:r w:rsidRPr="00154AA8">
        <w:t xml:space="preserve">. </w:t>
      </w:r>
      <w:r>
        <w:t xml:space="preserve">Our effort is part of this recent political and societal realization of the seriousness of pollinator decline. Hoverflies are globally absent from media compared to bees and have not been portrayed as charismatic engineers of agricultural </w:t>
      </w:r>
      <w:r>
        <w:lastRenderedPageBreak/>
        <w:t xml:space="preserve">production. We must go beyond the bee-centric message of various media outlet discussing pollinators and their decline. </w:t>
      </w:r>
    </w:p>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proofErr w:type="spellStart"/>
      <w:r w:rsidR="00692790">
        <w:t>António</w:t>
      </w:r>
      <w:proofErr w:type="spellEnd"/>
      <w:r w:rsidR="00692790">
        <w:t xml:space="preserve"> </w:t>
      </w:r>
      <w:r w:rsidR="00375753">
        <w:t xml:space="preserve">Cruz,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proofErr w:type="spellStart"/>
      <w:r w:rsidR="006C0B21">
        <w:t>Jérôme</w:t>
      </w:r>
      <w:proofErr w:type="spellEnd"/>
      <w:r w:rsidR="006C0B21">
        <w:t xml:space="preserv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4057CF8D" w14:textId="77777777" w:rsidR="00783D1A" w:rsidRDefault="00F622C3" w:rsidP="00783D1A">
      <w:pPr>
        <w:pStyle w:val="Bibliography"/>
      </w:pPr>
      <w:r>
        <w:fldChar w:fldCharType="begin"/>
      </w:r>
      <w:r w:rsidR="00AF7C9B">
        <w:rPr>
          <w:lang w:val="en-GB"/>
        </w:rPr>
        <w:instrText xml:space="preserve"> ADDIN ZOTERO_BIBL {"uncited":[],"omitted":[],"custom":[]} CSL_BIBLIOGRAPHY </w:instrText>
      </w:r>
      <w:r>
        <w:fldChar w:fldCharType="separate"/>
      </w:r>
      <w:r w:rsidR="00783D1A">
        <w:t>Adamack, A.T., Gruber, B., 2014. PopGenReport: simplifying basic population genetic analyses in R. Methods in Ecology and Evolution 4.</w:t>
      </w:r>
    </w:p>
    <w:p w14:paraId="03C23961" w14:textId="77777777" w:rsidR="00783D1A" w:rsidRDefault="00783D1A" w:rsidP="00783D1A">
      <w:pPr>
        <w:pStyle w:val="Bibliography"/>
      </w:pPr>
      <w:r>
        <w:t>Agapow, P.M., Burt, A., 2001. Indices of multilocus linkage disequilibrium. Molecular Ecology Notes 1, 101–102. https://doi.org/10.1046/j.1471-8278.2000.00014.x</w:t>
      </w:r>
    </w:p>
    <w:p w14:paraId="4D1FF9F5" w14:textId="77777777" w:rsidR="00783D1A" w:rsidRDefault="00783D1A" w:rsidP="00783D1A">
      <w:pPr>
        <w:pStyle w:val="Bibliography"/>
      </w:pPr>
      <w:r>
        <w:t xml:space="preserve">Aubert, J., Goeldlin de Tiefenau, P., 1981. </w:t>
      </w:r>
      <w:r w:rsidRPr="00783D1A">
        <w:rPr>
          <w:lang w:val="fr-FR"/>
        </w:rPr>
        <w:t xml:space="preserve">Observations sur les migrations de Syrphides (Dipt.) dans les Alpes de Suisse occidentale. </w:t>
      </w:r>
      <w:r>
        <w:t>Journal of the Swiss Entomological Society 54. https://doi.org/10.5169/SEALS-402013</w:t>
      </w:r>
    </w:p>
    <w:p w14:paraId="5EC4FCED" w14:textId="77777777" w:rsidR="00783D1A" w:rsidRDefault="00783D1A" w:rsidP="00783D1A">
      <w:pPr>
        <w:pStyle w:val="Bibliography"/>
      </w:pPr>
      <w:r w:rsidRPr="006C3EAD">
        <w:rPr>
          <w:lang w:val="fr-FR"/>
        </w:rPr>
        <w:t xml:space="preserve">Aubert, J., Goeldlin, P., Lyon, J.-P., 1969. </w:t>
      </w:r>
      <w:r w:rsidRPr="00783D1A">
        <w:rPr>
          <w:lang w:val="fr-FR"/>
        </w:rPr>
        <w:t xml:space="preserve">Essais de marquage et de reprise d’insectes migrateurs en automne 1968. </w:t>
      </w:r>
      <w:r>
        <w:t>Journal of the Swiss Entomological Society 42. https://doi.org/10.5169/SEALS-401588</w:t>
      </w:r>
    </w:p>
    <w:p w14:paraId="4627F088" w14:textId="77777777" w:rsidR="00783D1A" w:rsidRDefault="00783D1A" w:rsidP="00783D1A">
      <w:pPr>
        <w:pStyle w:val="Bibliography"/>
      </w:pPr>
      <w:r>
        <w:t>Bickel, D., Pape, T., Meier, R. (Eds.), 2009. Diptera Diversity: Status, Challenges and Tools. Brill.</w:t>
      </w:r>
    </w:p>
    <w:p w14:paraId="0543627C" w14:textId="77777777" w:rsidR="00783D1A" w:rsidRDefault="00783D1A" w:rsidP="00783D1A">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0525D0B2" w14:textId="77777777" w:rsidR="00783D1A" w:rsidRDefault="00783D1A" w:rsidP="00783D1A">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16C3DF22" w14:textId="77777777" w:rsidR="00783D1A" w:rsidRDefault="00783D1A" w:rsidP="00783D1A">
      <w:pPr>
        <w:pStyle w:val="Bibliography"/>
      </w:pPr>
      <w:r>
        <w:t>Bowler, D.E., Benton, T.G., 2005. Causes and consequences of animal dispersal strategies: relating individual behaviour to spatial dynamics. Biological Reviews 80, 205–225. https://doi.org/10.1017/S1464793104006645</w:t>
      </w:r>
    </w:p>
    <w:p w14:paraId="7353E41B" w14:textId="77777777" w:rsidR="00783D1A" w:rsidRDefault="00783D1A" w:rsidP="00783D1A">
      <w:pPr>
        <w:pStyle w:val="Bibliography"/>
      </w:pPr>
      <w:r>
        <w:t>Branquart, E., Hemptinne, J.-L., 2000. Selectivity in the exploitation of floral resources by hoverflies (Diptera: Syrphinae). Ecography 23, 732–742. https://doi.org/10.1111/j.1600-0587.2000.tb00316.x</w:t>
      </w:r>
    </w:p>
    <w:p w14:paraId="7462C7F5" w14:textId="77777777" w:rsidR="00783D1A" w:rsidRDefault="00783D1A" w:rsidP="00783D1A">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C9DEE6E" w14:textId="77777777" w:rsidR="00783D1A" w:rsidRDefault="00783D1A" w:rsidP="00783D1A">
      <w:pPr>
        <w:pStyle w:val="Bibliography"/>
      </w:pPr>
      <w:r>
        <w:t>Brookfield, J.F.Y., 1996. A simple new method for estimating null allele frequency from heterozygote deficiency. Molecular Ecology 5, 453–455.</w:t>
      </w:r>
    </w:p>
    <w:p w14:paraId="21D09F25" w14:textId="77777777" w:rsidR="00783D1A" w:rsidRDefault="00783D1A" w:rsidP="00783D1A">
      <w:pPr>
        <w:pStyle w:val="Bibliography"/>
      </w:pPr>
      <w:r>
        <w:t>Broquet, T., Petit, E.J., 2009. Molecular Estimation of Dispersal for Ecology and Population Genetics. Annual Review of Ecology, Evolution, and Systematics 40, 193–216. https://doi.org/10.1146/annurev.ecolsys.110308.120324</w:t>
      </w:r>
    </w:p>
    <w:p w14:paraId="5B761639" w14:textId="77777777" w:rsidR="00783D1A" w:rsidRDefault="00783D1A" w:rsidP="00783D1A">
      <w:pPr>
        <w:pStyle w:val="Bibliography"/>
      </w:pPr>
      <w:r>
        <w:t>BugGuide, 2022. Species account - Myathropa florea.</w:t>
      </w:r>
    </w:p>
    <w:p w14:paraId="5C3F62FF" w14:textId="77777777" w:rsidR="00783D1A" w:rsidRDefault="00783D1A" w:rsidP="00783D1A">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06C5A5C2" w14:textId="77777777" w:rsidR="00783D1A" w:rsidRDefault="00783D1A" w:rsidP="00783D1A">
      <w:pPr>
        <w:pStyle w:val="Bibliography"/>
      </w:pPr>
      <w:r>
        <w:t>Corander, J., Marttinen, P., Sirén, J., Tang, J., 2008a. Enhanced Bayesian modelling in BAPS software for learning genetic structures of populations. BMC Bioinformatics 9, 539. https://doi.org/10.1186/1471-2105-9-539</w:t>
      </w:r>
    </w:p>
    <w:p w14:paraId="6774C423" w14:textId="77777777" w:rsidR="00783D1A" w:rsidRDefault="00783D1A" w:rsidP="00783D1A">
      <w:pPr>
        <w:pStyle w:val="Bibliography"/>
      </w:pPr>
      <w:r>
        <w:lastRenderedPageBreak/>
        <w:t>Corander, J., Sirén, J., Arjas, E., 2008b. Bayesian spatial modeling of genetic population structure. Computational Statistics 23, 111–129. https://doi.org/10.1007/s00180-007-0072-x</w:t>
      </w:r>
    </w:p>
    <w:p w14:paraId="0595698E" w14:textId="77777777" w:rsidR="00783D1A" w:rsidRDefault="00783D1A" w:rsidP="00783D1A">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4FFF2335" w14:textId="77777777" w:rsidR="00783D1A" w:rsidRDefault="00783D1A" w:rsidP="00783D1A">
      <w:pPr>
        <w:pStyle w:val="Bibliography"/>
      </w:pPr>
      <w:r>
        <w:t>Curdes, G., 1998. Urban form and innovation: The case of Cologne. Urban Morphology 2, 11–18.</w:t>
      </w:r>
    </w:p>
    <w:p w14:paraId="09F6920E" w14:textId="77777777" w:rsidR="00783D1A" w:rsidRDefault="00783D1A" w:rsidP="00783D1A">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534DE8D8" w14:textId="77777777" w:rsidR="00783D1A" w:rsidRDefault="00783D1A" w:rsidP="00783D1A">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6EEA846D" w14:textId="77777777" w:rsidR="00783D1A" w:rsidRDefault="00783D1A" w:rsidP="00783D1A">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5E74142" w14:textId="77777777" w:rsidR="00783D1A" w:rsidRDefault="00783D1A" w:rsidP="00783D1A">
      <w:pPr>
        <w:pStyle w:val="Bibliography"/>
      </w:pPr>
      <w:r>
        <w:t>Doyle, T., Hawkes, W.L.S., Massy, R., Powney, G.D., Menz, M.H.M., Wotton, K.R., 2020. Pollination by hoverflies in the Anthropocene. Proceedings of the Royal Society B: Biological Sciences 287, 20200508. https://doi.org/10.1098/rspb.2020.0508</w:t>
      </w:r>
    </w:p>
    <w:p w14:paraId="03BF5DF7" w14:textId="77777777" w:rsidR="00783D1A" w:rsidRDefault="00783D1A" w:rsidP="00783D1A">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5F84902A" w14:textId="77777777" w:rsidR="00783D1A" w:rsidRDefault="00783D1A" w:rsidP="00783D1A">
      <w:pPr>
        <w:pStyle w:val="Bibliography"/>
      </w:pPr>
      <w:r>
        <w:t xml:space="preserve">Drag, L., Hauck, D., Bérces, S., Michalcewicz, J., Šerić Jelaska, L., Aurenhammer, S., Cizek, L., 2015. Genetic differentiation of populations of the threatened saproxylic beetle Rosalia longicorn, </w:t>
      </w:r>
      <w:r>
        <w:rPr>
          <w:i/>
          <w:iCs/>
        </w:rPr>
        <w:t>Rosalia alpina</w:t>
      </w:r>
      <w:r>
        <w:t xml:space="preserve"> (Coleoptera: Cerambycidae) in Central and South-east Europe. Biol. J. Linn. Soc. 116, 911–925. https://doi.org/10.1111/bij.12624</w:t>
      </w:r>
    </w:p>
    <w:p w14:paraId="7B9B8760" w14:textId="77777777" w:rsidR="00783D1A" w:rsidRDefault="00783D1A" w:rsidP="00783D1A">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18A57233" w14:textId="77777777" w:rsidR="00783D1A" w:rsidRDefault="00783D1A" w:rsidP="00783D1A">
      <w:pPr>
        <w:pStyle w:val="Bibliography"/>
      </w:pPr>
      <w:r>
        <w:t>EEA, 2016. Landscape fragmentation Effective Mesh Density: major and medium anthropogenic fragmenting elements (No. (FGA2-S)-version 2.0, Nov. 2016).</w:t>
      </w:r>
    </w:p>
    <w:p w14:paraId="1E1ADFFA" w14:textId="77777777" w:rsidR="00783D1A" w:rsidRDefault="00783D1A" w:rsidP="00783D1A">
      <w:pPr>
        <w:pStyle w:val="Bibliography"/>
      </w:pPr>
      <w:r>
        <w:t>EEA, FOEN, 2011. Landscape fragmentation in Europe : joint EEA-FOEN report (No. 2/2011). Publications Office of the European Union, Copenhagen.</w:t>
      </w:r>
    </w:p>
    <w:p w14:paraId="080F3E4F" w14:textId="77777777" w:rsidR="00783D1A" w:rsidRDefault="00783D1A" w:rsidP="00783D1A">
      <w:pPr>
        <w:pStyle w:val="Bibliography"/>
      </w:pPr>
      <w:r>
        <w:lastRenderedPageBreak/>
        <w:t>Fitzpatrick, M, Mokany, K, Manion, G, Nieto-Lugilde, D, Ferrier, D, 2022. gdm: Generalized Dissimilarity Modeling R package.</w:t>
      </w:r>
    </w:p>
    <w:p w14:paraId="4BD610ED" w14:textId="77777777" w:rsidR="00783D1A" w:rsidRDefault="00783D1A" w:rsidP="00783D1A">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E541EB9" w14:textId="77777777" w:rsidR="00783D1A" w:rsidRDefault="00783D1A" w:rsidP="00783D1A">
      <w:pPr>
        <w:pStyle w:val="Bibliography"/>
      </w:pPr>
      <w:r>
        <w:t>Gallai, N., Salles, J.-M., Settele, J., Vaissière, B.E., 2009. Economic valuation of the vulnerability of world agriculture confronted with pollinator decline. Ecological Economics 68, 810–821. https://doi.org/10.1016/j.ecolecon.2008.06.014</w:t>
      </w:r>
    </w:p>
    <w:p w14:paraId="2C2B9C1D" w14:textId="77777777" w:rsidR="00783D1A" w:rsidRDefault="00783D1A" w:rsidP="00783D1A">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2010D695" w14:textId="77777777" w:rsidR="00783D1A" w:rsidRDefault="00783D1A" w:rsidP="00783D1A">
      <w:pPr>
        <w:pStyle w:val="Bibliography"/>
      </w:pPr>
      <w:r w:rsidRPr="00783D1A">
        <w:rPr>
          <w:lang w:val="fr-FR"/>
        </w:rPr>
        <w:t xml:space="preserve">Gauffre, B., Estoup, A., Bretagnolle, V., Cosson, J.F., 2008. </w:t>
      </w:r>
      <w:r>
        <w:t>Spatial genetic structure of a small rodent in a heterogeneous landscape. Molecular Ecology 17, 4619–4629. https://doi.org/10.1111/j.1365-294X.2008.03950.x</w:t>
      </w:r>
    </w:p>
    <w:p w14:paraId="4104E7FF" w14:textId="77777777" w:rsidR="00783D1A" w:rsidRDefault="00783D1A" w:rsidP="00783D1A">
      <w:pPr>
        <w:pStyle w:val="Bibliography"/>
      </w:pPr>
      <w:r>
        <w:t>GBIF.org, 2022. Occurrence Download - Myathropa florea - North America (05 September 2022) https://doi.org/10.15468/dl.ctqqr2.</w:t>
      </w:r>
    </w:p>
    <w:p w14:paraId="7445019E" w14:textId="77777777" w:rsidR="00783D1A" w:rsidRDefault="00783D1A" w:rsidP="00783D1A">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165BFE64" w14:textId="77777777" w:rsidR="00783D1A" w:rsidRDefault="00783D1A" w:rsidP="00783D1A">
      <w:pPr>
        <w:pStyle w:val="Bibliography"/>
      </w:pPr>
      <w:r>
        <w:t>Glück, M., Geue, J.C., Thomassen, H.A., 2022. Environmental differences explain subtle yet detectable genetic structure in a widespread pollinator. BMC Ecol Evo 22, 8. https://doi.org/10.1186/s12862-022-01963-5</w:t>
      </w:r>
    </w:p>
    <w:p w14:paraId="623AFCB2" w14:textId="77777777" w:rsidR="00783D1A" w:rsidRDefault="00783D1A" w:rsidP="00783D1A">
      <w:pPr>
        <w:pStyle w:val="Bibliography"/>
      </w:pPr>
      <w:r>
        <w:t>Greenleaf, S.S., Williams, N.M., Winfree, R., Kremen, C., 2007. Bee foraging ranges and their relationship to body size. Oecologia 153, 589–596. https://doi.org/10.1007/s00442-007-0752-9</w:t>
      </w:r>
    </w:p>
    <w:p w14:paraId="0BFD259D" w14:textId="77777777" w:rsidR="00783D1A" w:rsidRDefault="00783D1A" w:rsidP="00783D1A">
      <w:pPr>
        <w:pStyle w:val="Bibliography"/>
      </w:pPr>
      <w:r>
        <w:t>Guo, S.W., Thompson, E.A., 1992. Performing the exact test of Hardy-Weinberg proportion for multiple alleles. Biometrics 48, 361–372.</w:t>
      </w:r>
    </w:p>
    <w:p w14:paraId="0998AF90" w14:textId="77777777" w:rsidR="00783D1A" w:rsidRDefault="00783D1A" w:rsidP="00783D1A">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4193CB47" w14:textId="77777777" w:rsidR="00783D1A" w:rsidRDefault="00783D1A" w:rsidP="00783D1A">
      <w:pPr>
        <w:pStyle w:val="Bibliography"/>
      </w:pPr>
      <w:r w:rsidRPr="006C3EAD">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5DEA43D3" w14:textId="77777777" w:rsidR="00783D1A" w:rsidRDefault="00783D1A" w:rsidP="00783D1A">
      <w:pPr>
        <w:pStyle w:val="Bibliography"/>
      </w:pPr>
      <w:r>
        <w:t>Hodgkiss, D., Brown, M.J.F., Fountain, M.T., 2018. Syrphine hoverflies are effective pollinators of commercial strawberry. Journal of Pollination Ecology 22, 55–66. https://doi.org/10.26786/1920-7603(2018)five</w:t>
      </w:r>
    </w:p>
    <w:p w14:paraId="7F38D81B" w14:textId="77777777" w:rsidR="00783D1A" w:rsidRDefault="00783D1A" w:rsidP="00783D1A">
      <w:pPr>
        <w:pStyle w:val="Bibliography"/>
      </w:pPr>
      <w:r>
        <w:lastRenderedPageBreak/>
        <w:t>Hong, K.-J., Lee, J.-H., Lee, G.-S., Lee, S., 2012. The status quo of invasive alien insect species and plant quarantine in Korea. Journal of Asia-Pacific Entomology 15, 521–532. https://doi.org/10.1016/j.aspen.2012.06.003</w:t>
      </w:r>
    </w:p>
    <w:p w14:paraId="42C77793" w14:textId="77777777" w:rsidR="00783D1A" w:rsidRDefault="00783D1A" w:rsidP="00783D1A">
      <w:pPr>
        <w:pStyle w:val="Bibliography"/>
      </w:pPr>
      <w:r>
        <w:t>Jaeger, J.A.G., Soukup, T., Schwick, C., Madriñán, L.F., Kienast, F., 2016. Landscape Fragmentation in Europe, in: European Landscape Dynamics. CRC press, Boca Raton, Florida, USA, p. 42.</w:t>
      </w:r>
    </w:p>
    <w:p w14:paraId="79430E4D" w14:textId="77777777" w:rsidR="00783D1A" w:rsidRDefault="00783D1A" w:rsidP="00783D1A">
      <w:pPr>
        <w:pStyle w:val="Bibliography"/>
      </w:pPr>
      <w:r w:rsidRPr="006C3EAD">
        <w:rPr>
          <w:lang w:val="de-LU"/>
        </w:rPr>
        <w:t xml:space="preserve">Jauker, F., Diekötter, T., Schwarzbach, F., Wolters, V., 2009. </w:t>
      </w:r>
      <w:r>
        <w:t>Pollinator dispersal in an agricultural matrix: opposing responses of wild bees and hoverflies to landscape structure and distance from main habitat. Landscape Ecol 24, 547–555. https://doi.org/10.1007/s10980-009-9331-2</w:t>
      </w:r>
    </w:p>
    <w:p w14:paraId="1C88A041" w14:textId="77777777" w:rsidR="00783D1A" w:rsidRDefault="00783D1A" w:rsidP="00783D1A">
      <w:pPr>
        <w:pStyle w:val="Bibliography"/>
      </w:pPr>
      <w:r>
        <w:t>Jauker, F., Jauker, B., Grass, I., Steffan-Dewenter, I., Wolters, V., 2019. Partitioning wild bee and hoverfly contributions to plant–pollinator network structure in fragmented habitats. Ecology 100, e02569. https://doi.org/10.1002/ecy.2569</w:t>
      </w:r>
    </w:p>
    <w:p w14:paraId="40788FE4" w14:textId="77777777" w:rsidR="00783D1A" w:rsidRDefault="00783D1A" w:rsidP="00783D1A">
      <w:pPr>
        <w:pStyle w:val="Bibliography"/>
      </w:pPr>
      <w:r>
        <w:t>Jha, S., Kremen, C., 2013. Urban land use limits regional bumble bee gene flow. Molecular Ecology 22, 2483–2495. https://doi.org/10.1111/mec.12275</w:t>
      </w:r>
    </w:p>
    <w:p w14:paraId="6C34F318" w14:textId="77777777" w:rsidR="00783D1A" w:rsidRDefault="00783D1A" w:rsidP="00783D1A">
      <w:pPr>
        <w:pStyle w:val="Bibliography"/>
      </w:pPr>
      <w:r>
        <w:t>Jia, H., Liu, Y., Li, X., Li, H., Pan, Y., Hu, C., Zhou, X., Wyckhuys, K.A., Wu, K., 2022. Windborne migration amplifies insect-mediated pollination services. eLife 11, e76230. https://doi.org/10.7554/eLife.76230</w:t>
      </w:r>
    </w:p>
    <w:p w14:paraId="465ED4AF" w14:textId="77777777" w:rsidR="00783D1A" w:rsidRDefault="00783D1A" w:rsidP="00783D1A">
      <w:pPr>
        <w:pStyle w:val="Bibliography"/>
      </w:pPr>
      <w:r>
        <w:t>Jombart, T., 2008. Adegenet: A R package for the multivariate analysis of genetic markers. Bioinformatics 24, 1403–1405. https://doi.org/10.1093/bioinformatics/btn129</w:t>
      </w:r>
    </w:p>
    <w:p w14:paraId="3F1205E1" w14:textId="77777777" w:rsidR="00783D1A" w:rsidRDefault="00783D1A" w:rsidP="00783D1A">
      <w:pPr>
        <w:pStyle w:val="Bibliography"/>
      </w:pPr>
      <w:r>
        <w:t>Jombart, T., Ahmed, I., 2011. adegenet 1.3-1: New tools for the analysis of genome-wide SNP data. Bioinformatics 27, 3070–3071. https://doi.org/10.1093/bioinformatics/btr521</w:t>
      </w:r>
    </w:p>
    <w:p w14:paraId="31786D71" w14:textId="77777777" w:rsidR="00783D1A" w:rsidRDefault="00783D1A" w:rsidP="00783D1A">
      <w:pPr>
        <w:pStyle w:val="Bibliography"/>
      </w:pPr>
      <w:r>
        <w:t>Jombart, T., Devillard, S., Balloux, F., 2010. Discriminant analysis of principal components: a new method for the analysis of genetically structured populations. BMC genetics 11, 94. https://doi.org/10.1186/1471-2156-11-94</w:t>
      </w:r>
    </w:p>
    <w:p w14:paraId="740B66AF" w14:textId="77777777" w:rsidR="00783D1A" w:rsidRDefault="00783D1A" w:rsidP="00783D1A">
      <w:pPr>
        <w:pStyle w:val="Bibliography"/>
      </w:pPr>
      <w:r>
        <w:t>Jombart, T., Pontier, D., Dufour,  a-B., 2009. Genetic markers in the playground of multivariate analysis. Heredity 102, 330–341. https://doi.org/10.1038/hdy.2008.130</w:t>
      </w:r>
    </w:p>
    <w:p w14:paraId="746F3138" w14:textId="77777777" w:rsidR="00783D1A" w:rsidRPr="006C3EAD" w:rsidRDefault="00783D1A" w:rsidP="00783D1A">
      <w:pPr>
        <w:pStyle w:val="Bibliography"/>
        <w:rPr>
          <w:lang w:val="de-LU"/>
        </w:rPr>
      </w:pPr>
      <w:r>
        <w:t xml:space="preserve">Kamvar, Z.N., Tabima, J.F., Gr̈unwald, N.J., 2014. Poppr: An R package for genetic analysis of populations with clonal, partially clonal, and/or sexual reproduction. </w:t>
      </w:r>
      <w:r w:rsidRPr="006C3EAD">
        <w:rPr>
          <w:lang w:val="de-LU"/>
        </w:rPr>
        <w:t>PeerJ 2014, 1–14. https://doi.org/10.7717/peerj.281</w:t>
      </w:r>
    </w:p>
    <w:p w14:paraId="68C0360A" w14:textId="77777777" w:rsidR="00783D1A" w:rsidRDefault="00783D1A" w:rsidP="00783D1A">
      <w:pPr>
        <w:pStyle w:val="Bibliography"/>
      </w:pPr>
      <w:r w:rsidRPr="006C3EAD">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30E611D9" w14:textId="77777777" w:rsidR="00783D1A" w:rsidRDefault="00783D1A" w:rsidP="00783D1A">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0547811C" w14:textId="77777777" w:rsidR="00783D1A" w:rsidRDefault="00783D1A" w:rsidP="00783D1A">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2330C965" w14:textId="77777777" w:rsidR="00783D1A" w:rsidRDefault="00783D1A" w:rsidP="00783D1A">
      <w:pPr>
        <w:pStyle w:val="Bibliography"/>
      </w:pPr>
      <w:r>
        <w:t>Landguth, E.L., Fedy, B.C., OYLER-McCANCE, S.J., Garey, A.L., Emel, S.L., Mumma, M., Wagner, H.H., Fortin, M.-J., Cushman, S.A., 2012. Effects of sample size, number of markers, and allelic richness on the detection of spatial genetic pattern. Molecular Ecology Resources 12, 276–284. https://doi.org/10.1111/j.1755-0998.2011.03077.x</w:t>
      </w:r>
    </w:p>
    <w:p w14:paraId="21AAE057" w14:textId="77777777" w:rsidR="00783D1A" w:rsidRDefault="00783D1A" w:rsidP="00783D1A">
      <w:pPr>
        <w:pStyle w:val="Bibliography"/>
      </w:pPr>
      <w:r>
        <w:t>Legendre, P., Legendre, L., 2012. Numerical Ecology. Elsevier, Amsterdam, Netherlands.</w:t>
      </w:r>
    </w:p>
    <w:p w14:paraId="336D295F" w14:textId="77777777" w:rsidR="00783D1A" w:rsidRDefault="00783D1A" w:rsidP="00783D1A">
      <w:pPr>
        <w:pStyle w:val="Bibliography"/>
      </w:pPr>
      <w:r w:rsidRPr="006C3EAD">
        <w:rPr>
          <w:lang w:val="de-LU"/>
        </w:rPr>
        <w:lastRenderedPageBreak/>
        <w:t xml:space="preserve">Leopold, J., Schöne, M., Cölln, K., 1996. Zur Kenntis der Schwebfliegen (Diptera, Syrphidae) der Stadt Köln und ihrer Randgebiete. </w:t>
      </w:r>
      <w:r>
        <w:t>Decheniana - Beihefte (Bonn) 35, 433–458.</w:t>
      </w:r>
    </w:p>
    <w:p w14:paraId="7DD8EB16" w14:textId="77777777" w:rsidR="00783D1A" w:rsidRDefault="00783D1A" w:rsidP="00783D1A">
      <w:pPr>
        <w:pStyle w:val="Bibliography"/>
      </w:pPr>
      <w:r w:rsidRPr="006C3EAD">
        <w:t xml:space="preserve">Loiselle, B. a, Sork, V.L., Nason, J., Graham, C., 1995. </w:t>
      </w:r>
      <w:r>
        <w:t>Spatial Genetic Structure of a Tropical Understory Shrub. American Journal of Botany 82, 1420–1425.</w:t>
      </w:r>
    </w:p>
    <w:p w14:paraId="05BFB96F" w14:textId="77777777" w:rsidR="00783D1A" w:rsidRDefault="00783D1A" w:rsidP="00783D1A">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7399657" w14:textId="77777777" w:rsidR="00783D1A" w:rsidRDefault="00783D1A" w:rsidP="00783D1A">
      <w:pPr>
        <w:pStyle w:val="Bibliography"/>
      </w:pPr>
      <w:r>
        <w:t>Lozier, J.D., Strange, J.P., Stewart, I.J., Cameron, S.A., 2011. Patterns of range-wide genetic variation in six North American bumble bee (Apidae: Bombus) species. Molecular Ecology 20, 4870–4888. https://doi.org/10.1111/j.1365-294X.2011.05314.x</w:t>
      </w:r>
    </w:p>
    <w:p w14:paraId="6749583A" w14:textId="77777777" w:rsidR="00783D1A" w:rsidRDefault="00783D1A" w:rsidP="00783D1A">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03CA93FF" w14:textId="77777777" w:rsidR="00783D1A" w:rsidRDefault="00783D1A" w:rsidP="00783D1A">
      <w:pPr>
        <w:pStyle w:val="Bibliography"/>
      </w:pPr>
      <w:r>
        <w:t>Mantel, N., 1967. Cancer research. Mantel 27, 34.</w:t>
      </w:r>
    </w:p>
    <w:p w14:paraId="0D9C58D5" w14:textId="77777777" w:rsidR="00783D1A" w:rsidRDefault="00783D1A" w:rsidP="00783D1A">
      <w:pPr>
        <w:pStyle w:val="Bibliography"/>
      </w:pPr>
      <w:r>
        <w:t>Menz, M.H.M., Reynolds, D.R., Gao, B., Hu, G., Chapman, J.W., Wotton, K.R., 2019. Mechanisms and Consequences of Partial Migration in Insects. Frontiers in Ecology and Evolution 7.</w:t>
      </w:r>
    </w:p>
    <w:p w14:paraId="4208A9E3" w14:textId="77777777" w:rsidR="00783D1A" w:rsidRPr="00783D1A" w:rsidRDefault="00783D1A" w:rsidP="00783D1A">
      <w:pPr>
        <w:pStyle w:val="Bibliography"/>
        <w:rPr>
          <w:lang w:val="fr-FR"/>
        </w:rPr>
      </w:pPr>
      <w:r>
        <w:t xml:space="preserve">Miller, S.A., Dykes, D.D., Polesky, H.F., 1988. A simple salting out procedure for extracting DNA from human nucleated cells. </w:t>
      </w:r>
      <w:r w:rsidRPr="00783D1A">
        <w:rPr>
          <w:lang w:val="fr-FR"/>
        </w:rPr>
        <w:t>Nucleic Acids Res 16, 1215.</w:t>
      </w:r>
    </w:p>
    <w:p w14:paraId="616A4061" w14:textId="77777777" w:rsidR="00783D1A" w:rsidRPr="00783D1A" w:rsidRDefault="00783D1A" w:rsidP="00783D1A">
      <w:pPr>
        <w:pStyle w:val="Bibliography"/>
        <w:rPr>
          <w:lang w:val="fr-FR"/>
        </w:rPr>
      </w:pPr>
      <w:r w:rsidRPr="00783D1A">
        <w:rPr>
          <w:lang w:val="fr-FR"/>
        </w:rPr>
        <w:t>Ministère de l’Environnement, du Climat et du Développement durable, 2022. Plan Pollinisateurs Luxembourg [WWW Document]. Plan Pollinisateurs. URL https://www.planpollinisateurs.lu (accessed 9.16.22).</w:t>
      </w:r>
    </w:p>
    <w:p w14:paraId="4434BE0D" w14:textId="77777777" w:rsidR="00783D1A" w:rsidRDefault="00783D1A" w:rsidP="00783D1A">
      <w:pPr>
        <w:pStyle w:val="Bibliography"/>
      </w:pPr>
      <w:r w:rsidRPr="006C3EAD">
        <w:rPr>
          <w:lang w:val="fr-FR"/>
        </w:rPr>
        <w:t xml:space="preserve">Miranda, G.F.G., Young, A.D., Locke, M.M., Marshall, S.A., Skevington, J.H., Thompson, F.C., 2013. </w:t>
      </w:r>
      <w:r>
        <w:t>Key to the Genera of Nearctic Syrphidae. CJAI 23.</w:t>
      </w:r>
    </w:p>
    <w:p w14:paraId="366BD962" w14:textId="77777777" w:rsidR="00783D1A" w:rsidRPr="00783D1A" w:rsidRDefault="00783D1A" w:rsidP="00783D1A">
      <w:pPr>
        <w:pStyle w:val="Bibliography"/>
        <w:rPr>
          <w:lang w:val="fr-FR"/>
        </w:rPr>
      </w:pPr>
      <w:r>
        <w:t xml:space="preserve">Mitter, H., Weber, G., 2011. Green Belt(s)—a Challenge for Urban Policy of Expanding Cities. </w:t>
      </w:r>
      <w:r w:rsidRPr="00783D1A">
        <w:rPr>
          <w:lang w:val="fr-FR"/>
        </w:rPr>
        <w:t>Regions Magazine 282, 18–20. https://doi.org/10.1080/13673882.2011.9697692</w:t>
      </w:r>
    </w:p>
    <w:p w14:paraId="627F4437" w14:textId="77777777" w:rsidR="00783D1A" w:rsidRDefault="00783D1A" w:rsidP="00783D1A">
      <w:pPr>
        <w:pStyle w:val="Bibliography"/>
      </w:pPr>
      <w:r w:rsidRPr="00783D1A">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4768D3FD" w14:textId="77777777" w:rsidR="00783D1A" w:rsidRDefault="00783D1A" w:rsidP="00783D1A">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1B995ADE" w14:textId="77777777" w:rsidR="00783D1A" w:rsidRDefault="00783D1A" w:rsidP="00783D1A">
      <w:pPr>
        <w:pStyle w:val="Bibliography"/>
      </w:pPr>
      <w:r>
        <w:t>Ollerton, J., 2017. Pollinator Diversity: Distribution, Ecological Function, and Conservation. Annual Review of Ecology, Evolution, and Systematics 48, 353–376. https://doi.org/10.1146/annurev-ecolsys-110316-022919</w:t>
      </w:r>
    </w:p>
    <w:p w14:paraId="653FB4D6" w14:textId="77777777" w:rsidR="00783D1A" w:rsidRDefault="00783D1A" w:rsidP="00783D1A">
      <w:pPr>
        <w:pStyle w:val="Bibliography"/>
      </w:pPr>
      <w:r>
        <w:t>Ollerton, J., Winfree, R., Tarrant, S., 2011. How many flowering plants are pollinated by animals? Oikos 120, 321–326. https://doi.org/10.1111/j.1600-0706.2010.18644.x</w:t>
      </w:r>
    </w:p>
    <w:p w14:paraId="58096CCD" w14:textId="77777777" w:rsidR="00783D1A" w:rsidRDefault="00783D1A" w:rsidP="00783D1A">
      <w:pPr>
        <w:pStyle w:val="Bibliography"/>
      </w:pPr>
      <w:r>
        <w:t>Ouin, A., Menozzi, P., Coulon, M., Hamilton, A.J., Sarthou, J.P., Tsafack, N., Vialatte, A., Ponsard, S., 2011. Can deuterium stable isotope values be used to assign the geographic origin of an auxiliary hoverfly in south-western France? Rapid Communications in Mass Spectrometry 25, 2793–2798. https://doi.org/10.1002/rcm.5127</w:t>
      </w:r>
    </w:p>
    <w:p w14:paraId="7C9FE65C" w14:textId="77777777" w:rsidR="00783D1A" w:rsidRDefault="00783D1A" w:rsidP="00783D1A">
      <w:pPr>
        <w:pStyle w:val="Bibliography"/>
      </w:pPr>
      <w:r>
        <w:t xml:space="preserve">Ouin, A., Sarthou, J.-P., Bouyjou, B., Deconchat, M., Lacombe, J.-P., Monteil, C., 2006. The species-area relationship in the hoverfly (Diptera, Syrphidae) communities of forest </w:t>
      </w:r>
      <w:r>
        <w:lastRenderedPageBreak/>
        <w:t>fragments in southern France. Ecography 29, 183–190. https://doi.org/10.1111/j.2006.0906-7590.04135.x</w:t>
      </w:r>
    </w:p>
    <w:p w14:paraId="1D555B39" w14:textId="77777777" w:rsidR="00783D1A" w:rsidRDefault="00783D1A" w:rsidP="00783D1A">
      <w:pPr>
        <w:pStyle w:val="Bibliography"/>
      </w:pPr>
      <w:r>
        <w:t>Oyler-McCance, S.J., Fedy, B.C., Landguth, E.L., 2013. Sample design effects in landscape genetics. Conserv Genet 14, 275–285. https://doi.org/10.1007/s10592-012-0415-1</w:t>
      </w:r>
    </w:p>
    <w:p w14:paraId="6E9960A9" w14:textId="77777777" w:rsidR="00783D1A" w:rsidRDefault="00783D1A" w:rsidP="00783D1A">
      <w:pPr>
        <w:pStyle w:val="Bibliography"/>
      </w:pPr>
      <w:r>
        <w:t>Paradis, E., 2010. pegas : an R package for population genetics with an integrated – modular approach 26, 419–420. https://doi.org/10.1093/bioinformatics/btp696</w:t>
      </w:r>
    </w:p>
    <w:p w14:paraId="0D1E3420" w14:textId="77777777" w:rsidR="00783D1A" w:rsidRDefault="00783D1A" w:rsidP="00783D1A">
      <w:pPr>
        <w:pStyle w:val="Bibliography"/>
      </w:pPr>
      <w:r w:rsidRPr="006C3EAD">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5AC2657F" w14:textId="77777777" w:rsidR="00783D1A" w:rsidRPr="006C3EAD" w:rsidRDefault="00783D1A" w:rsidP="00783D1A">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6C3EAD">
        <w:rPr>
          <w:lang w:val="de-LU"/>
        </w:rPr>
        <w:t>Pensoft Publishers, Sofia, Bulgaria.</w:t>
      </w:r>
    </w:p>
    <w:p w14:paraId="6EBCA9FA" w14:textId="77777777" w:rsidR="00783D1A" w:rsidRDefault="00783D1A" w:rsidP="00783D1A">
      <w:pPr>
        <w:pStyle w:val="Bibliography"/>
      </w:pPr>
      <w:r w:rsidRPr="006C3EAD">
        <w:rPr>
          <w:lang w:val="de-LU"/>
        </w:rPr>
        <w:t xml:space="preserve">Potts, S.G., Biesmeijer, J.C., Kremen, C., Neumann, P., Schweiger, O., Kunin, W.E., 2010. </w:t>
      </w:r>
      <w:r>
        <w:t>Global pollinator declines: trends, impacts and drivers. Trends in Ecology &amp; Evolution 25, 345–353. https://doi.org/10.1016/j.tree.2010.01.007</w:t>
      </w:r>
    </w:p>
    <w:p w14:paraId="56D1CACA" w14:textId="77777777" w:rsidR="00783D1A" w:rsidRDefault="00783D1A" w:rsidP="00783D1A">
      <w:pPr>
        <w:pStyle w:val="Bibliography"/>
      </w:pPr>
      <w:r>
        <w:t>Pritchard, J.K., Stephens, M., Donnelly, P., 2000. Inference of Population Structure Using Multilocus Genotype Data.</w:t>
      </w:r>
    </w:p>
    <w:p w14:paraId="495D81AC" w14:textId="77777777" w:rsidR="00783D1A" w:rsidRDefault="00783D1A" w:rsidP="00783D1A">
      <w:pPr>
        <w:pStyle w:val="Bibliography"/>
      </w:pPr>
      <w:r>
        <w:t>QGIS Development Team, 2022. QGIS Geographic Information System. Open Source Geospatial Foundation Project.</w:t>
      </w:r>
    </w:p>
    <w:p w14:paraId="2344789B" w14:textId="77777777" w:rsidR="00783D1A" w:rsidRDefault="00783D1A" w:rsidP="00783D1A">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14D392FA" w14:textId="77777777" w:rsidR="00783D1A" w:rsidRPr="006C3EAD" w:rsidRDefault="00783D1A" w:rsidP="00783D1A">
      <w:pPr>
        <w:pStyle w:val="Bibliography"/>
        <w:rPr>
          <w:lang w:val="de-LU"/>
        </w:rPr>
      </w:pPr>
      <w:r>
        <w:t xml:space="preserve">Rands, S.A., 2014. Landscape fragmentation and pollinator movement within agricultural environments: a modelling framework for exploring foraging and movement ecology. </w:t>
      </w:r>
      <w:r w:rsidRPr="006C3EAD">
        <w:rPr>
          <w:lang w:val="de-LU"/>
        </w:rPr>
        <w:t>PeerJ 2, e269. https://doi.org/10.7717/peerj.269</w:t>
      </w:r>
    </w:p>
    <w:p w14:paraId="13BA2AEF" w14:textId="77777777" w:rsidR="00783D1A" w:rsidRDefault="00783D1A" w:rsidP="00783D1A">
      <w:pPr>
        <w:pStyle w:val="Bibliography"/>
      </w:pPr>
      <w:r w:rsidRPr="006C3EAD">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680DC972" w14:textId="77777777" w:rsidR="00783D1A" w:rsidRDefault="00783D1A" w:rsidP="00783D1A">
      <w:pPr>
        <w:pStyle w:val="Bibliography"/>
      </w:pPr>
      <w:r>
        <w:t>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production in the USA is frequently limited by a lack of pollinators. Proceedings of the Royal Society B: Biological Sciences 287, 20200922. https://doi.org/10.1098/rspb.2020.0922</w:t>
      </w:r>
    </w:p>
    <w:p w14:paraId="73F60436" w14:textId="77777777" w:rsidR="00783D1A" w:rsidRDefault="00783D1A" w:rsidP="00783D1A">
      <w:pPr>
        <w:pStyle w:val="Bibliography"/>
      </w:pPr>
      <w:r>
        <w:lastRenderedPageBreak/>
        <w:t>Roser, L.G., Ferreyra, L.I., Saidman, B.O., Vilardi, J.C., 2017. EcoGenetics: An R package for the management and exploratory analysis of spatial data in landscape genetics. Molecular Ecology Resources 17, e241–e250. https://doi.org/10.1111/1755-0998.12697</w:t>
      </w:r>
    </w:p>
    <w:p w14:paraId="400C77BD" w14:textId="77777777" w:rsidR="00783D1A" w:rsidRDefault="00783D1A" w:rsidP="00783D1A">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395A6BB2" w14:textId="77777777" w:rsidR="00783D1A" w:rsidRDefault="00783D1A" w:rsidP="00783D1A">
      <w:pPr>
        <w:pStyle w:val="Bibliography"/>
      </w:pPr>
      <w:r>
        <w:t>Rotheray, G.E., 1993. Colour Guide to Hoverfly Larvae (Diptera: Syrphidae). Dipterists Digest 9.</w:t>
      </w:r>
    </w:p>
    <w:p w14:paraId="5CE263EE" w14:textId="77777777" w:rsidR="00783D1A" w:rsidRDefault="00783D1A" w:rsidP="00783D1A">
      <w:pPr>
        <w:pStyle w:val="Bibliography"/>
      </w:pPr>
      <w:r>
        <w:t>Sánchez-Bayo, F., Wyckhuys, K.A.G., 2021. Further evidence for a global decline of the entomofauna. Austral Entomology 60, 9–26. https://doi.org/10.1111/aen.12509</w:t>
      </w:r>
    </w:p>
    <w:p w14:paraId="74207A40" w14:textId="77777777" w:rsidR="00783D1A" w:rsidRDefault="00783D1A" w:rsidP="00783D1A">
      <w:pPr>
        <w:pStyle w:val="Bibliography"/>
      </w:pPr>
      <w:r>
        <w:t>Sánchez-Bayo, F., Wyckhuys, K.A.G., 2019. Worldwide decline of the entomofauna: A review of its drivers. Biological Conservation 232, 8–27. https://doi.org/10.1016/j.biocon.2019.01.020</w:t>
      </w:r>
    </w:p>
    <w:p w14:paraId="1CFECC75" w14:textId="77777777" w:rsidR="00783D1A" w:rsidRDefault="00783D1A" w:rsidP="00783D1A">
      <w:pPr>
        <w:pStyle w:val="Bibliography"/>
      </w:pPr>
      <w:r>
        <w:t>Schauer, B., Bong, J., Popp, C., Obermaier, E., Feldhaar, H., 2018. Dispersal limitation of saproxylic insects in a managed forest? A population genetics approach. Basic and Applied Ecology 32, 26–38. https://doi.org/10.1016/j.baae.2018.01.005</w:t>
      </w:r>
    </w:p>
    <w:p w14:paraId="75F66ADC" w14:textId="77777777" w:rsidR="00783D1A" w:rsidRDefault="00783D1A" w:rsidP="00783D1A">
      <w:pPr>
        <w:pStyle w:val="Bibliography"/>
      </w:pPr>
      <w:r>
        <w:t>Schwartz, M.K., McKelvey, K.S., 2009. Why sampling scheme matters: the effect of sampling scheme on landscape genetic results. Conserv Genet 10, 441–452. https://doi.org/10.1007/s10592-008-9622-1</w:t>
      </w:r>
    </w:p>
    <w:p w14:paraId="096E6945" w14:textId="77777777" w:rsidR="00783D1A" w:rsidRDefault="00783D1A" w:rsidP="00783D1A">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6BC92C8B" w14:textId="77777777" w:rsidR="00783D1A" w:rsidRDefault="00783D1A" w:rsidP="00783D1A">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1FBEBE58" w14:textId="77777777" w:rsidR="00783D1A" w:rsidRDefault="00783D1A" w:rsidP="00783D1A">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398F488" w14:textId="77777777" w:rsidR="00783D1A" w:rsidRDefault="00783D1A" w:rsidP="00783D1A">
      <w:pPr>
        <w:pStyle w:val="Bibliography"/>
      </w:pPr>
      <w:r>
        <w:t>Speight, M.C.D., 2017. Species account of European Syrphidae, Syrph the Net, the database of European Syrphidae (Diptera). Syrph the Net publications, Dublin, Ireland.</w:t>
      </w:r>
    </w:p>
    <w:p w14:paraId="4DE9F8F2" w14:textId="77777777" w:rsidR="00783D1A" w:rsidRPr="006C3EAD" w:rsidRDefault="00783D1A" w:rsidP="00783D1A">
      <w:pPr>
        <w:pStyle w:val="Bibliography"/>
        <w:rPr>
          <w:lang w:val="de-LU"/>
        </w:rPr>
      </w:pPr>
      <w:r>
        <w:t xml:space="preserve">Ssymank, A., Kearns, C.A., Pape, T., Thompson, F.C., 2008. Pollinating Flies (Diptera): A major contribution to plant diversity and agricultural production. </w:t>
      </w:r>
      <w:r w:rsidRPr="006C3EAD">
        <w:rPr>
          <w:lang w:val="de-LU"/>
        </w:rPr>
        <w:t>Biodiversity 9, 86–89. https://doi.org/10.1080/14888386.2008.9712892</w:t>
      </w:r>
    </w:p>
    <w:p w14:paraId="2400395A" w14:textId="77777777" w:rsidR="00783D1A" w:rsidRPr="006C3EAD" w:rsidRDefault="00783D1A" w:rsidP="00783D1A">
      <w:pPr>
        <w:pStyle w:val="Bibliography"/>
        <w:rPr>
          <w:lang w:val="de-LU"/>
        </w:rPr>
      </w:pPr>
      <w:r w:rsidRPr="006C3EAD">
        <w:rPr>
          <w:lang w:val="de-LU"/>
        </w:rPr>
        <w:t>Stadt Köln, 2022. Insektenschutz [WWW Document]. URL https://www.stadt-koeln.de/leben-in-koeln/klima-umwelt-tiere/insektenschutz (accessed 9.16.22).</w:t>
      </w:r>
    </w:p>
    <w:p w14:paraId="37A4F894" w14:textId="77777777" w:rsidR="00783D1A" w:rsidRPr="00783D1A" w:rsidRDefault="00783D1A" w:rsidP="00783D1A">
      <w:pPr>
        <w:pStyle w:val="Bibliography"/>
        <w:rPr>
          <w:lang w:val="fr-FR"/>
        </w:rPr>
      </w:pPr>
      <w:r w:rsidRPr="00783D1A">
        <w:rPr>
          <w:lang w:val="fr-FR"/>
        </w:rPr>
        <w:t>STATEC, 2017. Communiqué de presse de l’Institut national de la statistique et des études économiques (No. 9), Informations statistiques récentes.</w:t>
      </w:r>
    </w:p>
    <w:p w14:paraId="4EE11929" w14:textId="77777777" w:rsidR="00783D1A" w:rsidRDefault="00783D1A" w:rsidP="00783D1A">
      <w:pPr>
        <w:pStyle w:val="Bibliography"/>
      </w:pPr>
      <w:r w:rsidRPr="006C3EAD">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2C8F1A1B" w14:textId="77777777" w:rsidR="00783D1A" w:rsidRDefault="00783D1A" w:rsidP="00783D1A">
      <w:pPr>
        <w:pStyle w:val="Bibliography"/>
      </w:pPr>
      <w:r>
        <w:t xml:space="preserve">Svenningsen, C., Bowler, D.E., Hecker, S., Bladt, J., Grescho, V., van Dam, N.M., Dauber, J., Eichenberg, D., Ejrnæs, R., Fløjgaard, C., Frenzel, M., Guldberg Frøslev, T., </w:t>
      </w:r>
      <w:r>
        <w:lastRenderedPageBreak/>
        <w:t>Hansen, A.J., Heilmann-Clausen, J., Huang, Y., Colling Larsen, J., Menger, J., Liyana Binti Mat Nayan, N., Pedersen, L.B., Richter, A., Dunn, R.R., Tøttrup, A.P., Bonn, A., 2020. Contrasting impacts of urban and farmland cover on flying insect biomass.</w:t>
      </w:r>
    </w:p>
    <w:p w14:paraId="08E939FB" w14:textId="77777777" w:rsidR="00783D1A" w:rsidRDefault="00783D1A" w:rsidP="00783D1A">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76620030" w14:textId="77777777" w:rsidR="00783D1A" w:rsidRDefault="00783D1A" w:rsidP="00783D1A">
      <w:pPr>
        <w:pStyle w:val="Bibliography"/>
      </w:pPr>
      <w:r w:rsidRPr="006C3EAD">
        <w:rPr>
          <w:lang w:val="de-LU"/>
        </w:rPr>
        <w:t xml:space="preserve">Taylor, P.D., Fahrig, L., Henein, K., Merriam, G., 1993. </w:t>
      </w:r>
      <w:r>
        <w:t>Connectivity Is a Vital Element of Landscape Structure. Oikos 68, 571. https://doi.org/10.2307/3544927</w:t>
      </w:r>
    </w:p>
    <w:p w14:paraId="28AE1F82" w14:textId="77777777" w:rsidR="00783D1A" w:rsidRDefault="00783D1A" w:rsidP="00783D1A">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3AFB919F" w14:textId="77777777" w:rsidR="00783D1A" w:rsidRDefault="00783D1A" w:rsidP="00783D1A">
      <w:pPr>
        <w:pStyle w:val="Bibliography"/>
      </w:pPr>
      <w:r>
        <w:t>Thompson, F.C., 2008. A conspectus of New Zealand flower flies (Diptera: Syrphidae) with the description of a new genus and species. Zootaxa 1716, 1. https://doi.org/10.11646/zootaxa.1716.1.1</w:t>
      </w:r>
    </w:p>
    <w:p w14:paraId="600E60F8" w14:textId="77777777" w:rsidR="00783D1A" w:rsidRDefault="00783D1A" w:rsidP="00783D1A">
      <w:pPr>
        <w:pStyle w:val="Bibliography"/>
      </w:pPr>
      <w:r>
        <w:t>Vanbergen, A.J., 1, 2, 3, 4, 2013. Threats to an ecosystem service: pressures on pollinators. Frontiers in Ecology and the Environment 11, 251–259. https://doi.org/10.1890/120126</w:t>
      </w:r>
    </w:p>
    <w:p w14:paraId="22AAECA0" w14:textId="77777777" w:rsidR="00783D1A" w:rsidRDefault="00783D1A" w:rsidP="00783D1A">
      <w:pPr>
        <w:pStyle w:val="Bibliography"/>
      </w:pPr>
      <w:r>
        <w:t>Vekemans, X., Hardy, O.J., 2004. New insights from fine-scale spatial genetic structure analyses in plant populations. Molecular Ecology 13, 921–935. https://doi.org/10.1046/j.1365-294X.2004.02076.x</w:t>
      </w:r>
    </w:p>
    <w:p w14:paraId="12448A7F" w14:textId="77777777" w:rsidR="00783D1A" w:rsidRDefault="00783D1A" w:rsidP="00783D1A">
      <w:pPr>
        <w:pStyle w:val="Bibliography"/>
      </w:pPr>
      <w:r>
        <w:t>Wang, J., 2017. The computer program structure for assigning individuals to populations: easy to use but easier to misuse. Molecular Ecology Resources 17, 981–990.</w:t>
      </w:r>
    </w:p>
    <w:p w14:paraId="6A81F1D7" w14:textId="77777777" w:rsidR="00783D1A" w:rsidRDefault="00783D1A" w:rsidP="00783D1A">
      <w:pPr>
        <w:pStyle w:val="Bibliography"/>
      </w:pPr>
      <w:r>
        <w:t>Wardhaugh, C.W., 2015. How many species of arthropods visit flowers? Arthropod-Plant Interactions 9, 547–565. https://doi.org/10.1007/s11829-015-9398-4</w:t>
      </w:r>
    </w:p>
    <w:p w14:paraId="1627BECB" w14:textId="77777777" w:rsidR="00783D1A" w:rsidRDefault="00783D1A" w:rsidP="00783D1A">
      <w:pPr>
        <w:pStyle w:val="Bibliography"/>
      </w:pPr>
      <w:r>
        <w:t>Wellington, W.G., Fitzpatrick, S.M., 1981. Territoriality in the drone fly, Eristalis tenax (Diptera: Syrphidae). The Canadian Entomologist 113, 695–704. https://doi.org/10.4039/Ent113695-8</w:t>
      </w:r>
    </w:p>
    <w:p w14:paraId="0DCF24A0" w14:textId="77777777" w:rsidR="00783D1A" w:rsidRDefault="00783D1A" w:rsidP="00783D1A">
      <w:pPr>
        <w:pStyle w:val="Bibliography"/>
      </w:pPr>
      <w:r>
        <w:t>Winfree, R., Bartomeus, I., Cariveau, D.P., 2011. Native Pollinators in Anthropogenic Habitats. Annual Review of Ecology, Evolution, and Systematics 42, 1–22. https://doi.org/10.1146/annurev-ecolsys-102710-145042</w:t>
      </w:r>
    </w:p>
    <w:p w14:paraId="5EBCCE69" w14:textId="77777777" w:rsidR="00783D1A" w:rsidRDefault="00783D1A" w:rsidP="00783D1A">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0C478C82" w14:textId="77777777" w:rsidR="00783D1A" w:rsidRDefault="00783D1A" w:rsidP="00783D1A">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2504E648"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w:t>
      </w:r>
      <w:proofErr w:type="spellStart"/>
      <w:r w:rsidR="005C3158" w:rsidRPr="005C3158">
        <w:rPr>
          <w:rFonts w:eastAsia="Times New Roman" w:cs="Times New Roman"/>
          <w:bCs/>
          <w:color w:val="000000"/>
          <w:szCs w:val="20"/>
          <w:lang w:val="en-GB" w:eastAsia="de-DE"/>
        </w:rPr>
        <w:t>Pcr</w:t>
      </w:r>
      <w:proofErr w:type="spellEnd"/>
      <w:r w:rsidR="005C3158" w:rsidRPr="005C3158">
        <w:rPr>
          <w:rFonts w:eastAsia="Times New Roman" w:cs="Times New Roman"/>
          <w:bCs/>
          <w:color w:val="000000"/>
          <w:szCs w:val="20"/>
          <w:lang w:val="en-GB" w:eastAsia="de-DE"/>
        </w:rPr>
        <w:t xml:space="preserve">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t>M.plex</w:t>
            </w:r>
            <w:proofErr w:type="spellEnd"/>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proofErr w:type="spellStart"/>
            <w:r w:rsidRPr="005C3158">
              <w:rPr>
                <w:rFonts w:ascii="Calibri" w:eastAsia="Times New Roman" w:hAnsi="Calibri" w:cs="Calibri"/>
                <w:color w:val="000000"/>
                <w:sz w:val="16"/>
                <w:szCs w:val="16"/>
              </w:rPr>
              <w:lastRenderedPageBreak/>
              <w:t>M.plex</w:t>
            </w:r>
            <w:proofErr w:type="spellEnd"/>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w:t>
      </w:r>
      <w:proofErr w:type="spellStart"/>
      <w:r w:rsidR="004966DF">
        <w:rPr>
          <w:rFonts w:eastAsia="Times New Roman" w:cs="Times New Roman"/>
          <w:bCs/>
          <w:color w:val="000000"/>
          <w:szCs w:val="20"/>
          <w:lang w:val="en-GB" w:eastAsia="de-DE"/>
        </w:rPr>
        <w:t>Benjamini</w:t>
      </w:r>
      <w:proofErr w:type="spellEnd"/>
      <w:r w:rsidR="004966DF">
        <w:rPr>
          <w:rFonts w:eastAsia="Times New Roman" w:cs="Times New Roman"/>
          <w:bCs/>
          <w:color w:val="000000"/>
          <w:szCs w:val="20"/>
          <w:lang w:val="en-GB" w:eastAsia="de-DE"/>
        </w:rPr>
        <w:t>-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0A614178"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Mondercange</w:t>
            </w:r>
            <w:proofErr w:type="spellEnd"/>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proofErr w:type="spellStart"/>
            <w:r w:rsidRPr="007359EC">
              <w:rPr>
                <w:rFonts w:eastAsia="Times New Roman" w:cs="Times New Roman"/>
                <w:color w:val="000000"/>
                <w:szCs w:val="24"/>
                <w:lang w:val="de-LU" w:eastAsia="de-LU"/>
              </w:rPr>
              <w:t>Sanem</w:t>
            </w:r>
            <w:proofErr w:type="spellEnd"/>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w:t>
      </w:r>
      <w:proofErr w:type="spellStart"/>
      <w:r w:rsidR="00C06887">
        <w:rPr>
          <w:rFonts w:eastAsia="Times New Roman" w:cs="Times New Roman"/>
          <w:bCs/>
          <w:color w:val="000000"/>
          <w:szCs w:val="20"/>
          <w:lang w:val="en-GB" w:eastAsia="de-DE"/>
        </w:rPr>
        <w:t>Benjamini</w:t>
      </w:r>
      <w:proofErr w:type="spellEnd"/>
      <w:r w:rsidR="00C06887">
        <w:rPr>
          <w:rFonts w:eastAsia="Times New Roman" w:cs="Times New Roman"/>
          <w:bCs/>
          <w:color w:val="000000"/>
          <w:szCs w:val="20"/>
          <w:lang w:val="en-GB" w:eastAsia="de-DE"/>
        </w:rPr>
        <w:t>-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2995E786"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w:t>
      </w:r>
      <w:r w:rsidR="00AB2698">
        <w:rPr>
          <w:rFonts w:eastAsia="Times New Roman" w:cs="Times New Roman"/>
          <w:bCs/>
          <w:i/>
          <w:color w:val="000000"/>
          <w:szCs w:val="20"/>
          <w:lang w:val="de-LU" w:eastAsia="de-DE"/>
        </w:rPr>
        <w:t>yritta</w:t>
      </w:r>
      <w:r w:rsidRPr="007359EC">
        <w:rPr>
          <w:rFonts w:eastAsia="Times New Roman" w:cs="Times New Roman"/>
          <w:bCs/>
          <w:i/>
          <w:color w:val="000000"/>
          <w:szCs w:val="20"/>
          <w:lang w:val="de-LU" w:eastAsia="de-DE"/>
        </w:rPr>
        <w:t xml:space="preserve">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46C9BEE3"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w:t>
      </w:r>
      <w:r w:rsidR="00AB2698">
        <w:rPr>
          <w:rFonts w:eastAsia="Times New Roman" w:cs="Times New Roman"/>
          <w:bCs/>
          <w:i/>
          <w:color w:val="000000"/>
          <w:szCs w:val="20"/>
          <w:lang w:val="de-LU" w:eastAsia="de-DE"/>
        </w:rPr>
        <w:t>yathropa</w:t>
      </w:r>
      <w:r w:rsidRPr="003013E8">
        <w:rPr>
          <w:rFonts w:eastAsia="Times New Roman" w:cs="Times New Roman"/>
          <w:bCs/>
          <w:i/>
          <w:color w:val="000000"/>
          <w:szCs w:val="20"/>
          <w:lang w:val="de-LU" w:eastAsia="de-DE"/>
        </w:rPr>
        <w:t>.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Bettembourg</w:t>
            </w:r>
            <w:proofErr w:type="spellEnd"/>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Hesperange</w:t>
            </w:r>
            <w:proofErr w:type="spellEnd"/>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Leudelange</w:t>
            </w:r>
            <w:proofErr w:type="spellEnd"/>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eckange.sur.Mess</w:t>
            </w:r>
            <w:proofErr w:type="spellEnd"/>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Roeser</w:t>
            </w:r>
            <w:proofErr w:type="spellEnd"/>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proofErr w:type="spellStart"/>
            <w:r w:rsidRPr="005F5E49">
              <w:rPr>
                <w:rFonts w:eastAsia="Times New Roman" w:cs="Times New Roman"/>
                <w:color w:val="000000"/>
                <w:szCs w:val="24"/>
                <w:lang w:val="de-LU" w:eastAsia="de-LU"/>
              </w:rPr>
              <w:t>Strassen</w:t>
            </w:r>
            <w:proofErr w:type="spellEnd"/>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w:t>
      </w:r>
      <w:proofErr w:type="spellStart"/>
      <w:r>
        <w:rPr>
          <w:rFonts w:eastAsia="Times New Roman" w:cs="Times New Roman"/>
          <w:bCs/>
          <w:color w:val="000000"/>
          <w:szCs w:val="20"/>
          <w:lang w:val="en-GB" w:eastAsia="de-DE"/>
        </w:rPr>
        <w:t>Benjamini</w:t>
      </w:r>
      <w:proofErr w:type="spellEnd"/>
      <w:r>
        <w:rPr>
          <w:rFonts w:eastAsia="Times New Roman" w:cs="Times New Roman"/>
          <w:bCs/>
          <w:color w:val="000000"/>
          <w:szCs w:val="20"/>
          <w:lang w:val="en-GB" w:eastAsia="de-DE"/>
        </w:rPr>
        <w:t>-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5F4B6B18" w:rsidR="005F5E49" w:rsidRPr="00AB2698" w:rsidRDefault="005F5E49" w:rsidP="005F5E49">
      <w:pPr>
        <w:spacing w:after="0"/>
        <w:rPr>
          <w:rFonts w:eastAsia="Times New Roman" w:cs="Times New Roman"/>
          <w:bCs/>
          <w:color w:val="000000"/>
          <w:szCs w:val="20"/>
          <w:lang w:eastAsia="de-DE"/>
        </w:rPr>
      </w:pPr>
      <w:r w:rsidRPr="00AB2698">
        <w:rPr>
          <w:rFonts w:eastAsia="Times New Roman" w:cs="Times New Roman"/>
          <w:bCs/>
          <w:color w:val="000000"/>
          <w:szCs w:val="20"/>
          <w:lang w:eastAsia="de-DE"/>
        </w:rPr>
        <w:t xml:space="preserve">D) </w:t>
      </w:r>
      <w:r w:rsidRPr="00AB2698">
        <w:rPr>
          <w:rFonts w:eastAsia="Times New Roman" w:cs="Times New Roman"/>
          <w:bCs/>
          <w:i/>
          <w:color w:val="000000"/>
          <w:szCs w:val="20"/>
          <w:lang w:eastAsia="de-DE"/>
        </w:rPr>
        <w:t>M</w:t>
      </w:r>
      <w:r w:rsidR="00AB2698" w:rsidRPr="00AB2698">
        <w:rPr>
          <w:rFonts w:eastAsia="Times New Roman" w:cs="Times New Roman"/>
          <w:bCs/>
          <w:i/>
          <w:color w:val="000000"/>
          <w:szCs w:val="20"/>
          <w:lang w:eastAsia="de-DE"/>
        </w:rPr>
        <w:t>yathropa</w:t>
      </w:r>
      <w:r w:rsidRPr="00AB2698">
        <w:rPr>
          <w:rFonts w:eastAsia="Times New Roman" w:cs="Times New Roman"/>
          <w:bCs/>
          <w:i/>
          <w:color w:val="000000"/>
          <w:szCs w:val="20"/>
          <w:lang w:eastAsia="de-DE"/>
        </w:rPr>
        <w:t xml:space="preserve"> florea</w:t>
      </w:r>
      <w:r w:rsidRPr="00AB2698">
        <w:rPr>
          <w:rFonts w:eastAsia="Times New Roman" w:cs="Times New Roman"/>
          <w:bCs/>
          <w:color w:val="000000"/>
          <w:szCs w:val="20"/>
          <w:lang w:eastAsia="de-DE"/>
        </w:rPr>
        <w:t xml:space="preserve"> in Cologne</w:t>
      </w:r>
    </w:p>
    <w:p w14:paraId="6B304C84" w14:textId="77777777" w:rsidR="00695C09" w:rsidRPr="00AB2698" w:rsidRDefault="00695C09" w:rsidP="00695C09">
      <w:pPr>
        <w:spacing w:after="0"/>
        <w:rPr>
          <w:rFonts w:eastAsia="Times New Roman" w:cs="Times New Roman"/>
          <w:bCs/>
          <w:color w:val="000000"/>
          <w:szCs w:val="20"/>
          <w:lang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8B0309" w:rsidRDefault="008B0309"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8B0309" w:rsidRDefault="008B0309"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8B0309" w:rsidRPr="00F3668F" w:rsidRDefault="008B0309"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8B0309" w:rsidRPr="00F3668F" w:rsidRDefault="008B0309"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8B0309" w:rsidRPr="00F3668F" w:rsidRDefault="008B0309"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8B0309" w:rsidRPr="00F3668F" w:rsidRDefault="008B0309"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21B6ADBD" w14:textId="77777777" w:rsidR="008B0309" w:rsidRDefault="008B0309">
      <w:pPr>
        <w:pStyle w:val="CommentText"/>
      </w:pPr>
      <w:r>
        <w:rPr>
          <w:rStyle w:val="CommentReference"/>
        </w:rPr>
        <w:annotationRef/>
      </w:r>
      <w:r>
        <w:t>@Stéphanie</w:t>
      </w:r>
    </w:p>
    <w:p w14:paraId="72DBAF11" w14:textId="21ED47C8" w:rsidR="008B0309" w:rsidRDefault="008B0309">
      <w:pPr>
        <w:pStyle w:val="CommentText"/>
      </w:pPr>
      <w:r>
        <w:t>@Amanda</w:t>
      </w:r>
      <w:r>
        <w:br/>
        <w:t>@Alain</w:t>
      </w:r>
      <w:r>
        <w:br/>
      </w:r>
    </w:p>
    <w:p w14:paraId="34BA1F00" w14:textId="77777777" w:rsidR="008B0309" w:rsidRDefault="008B0309">
      <w:pPr>
        <w:pStyle w:val="CommentText"/>
      </w:pPr>
    </w:p>
    <w:p w14:paraId="21B5C43A" w14:textId="73B2FDA9" w:rsidR="008B0309" w:rsidRDefault="008B0309">
      <w:pPr>
        <w:pStyle w:val="CommentText"/>
      </w:pPr>
      <w:r>
        <w:t>Check with Amanda/Stéphanie if this methodology is correct</w:t>
      </w:r>
    </w:p>
  </w:comment>
  <w:comment w:id="3" w:author="Author" w:initials="A">
    <w:p w14:paraId="53DDAA30" w14:textId="16D22710" w:rsidR="008B0309" w:rsidRDefault="008B0309">
      <w:pPr>
        <w:pStyle w:val="CommentText"/>
      </w:pPr>
      <w:r>
        <w:rPr>
          <w:rStyle w:val="CommentReference"/>
        </w:rPr>
        <w:annotationRef/>
      </w:r>
      <w:r>
        <w:t>@Stéphanie</w:t>
      </w:r>
      <w:r>
        <w:br/>
        <w:t>@Alain</w:t>
      </w:r>
      <w:r>
        <w:br/>
      </w:r>
      <w:r>
        <w:br/>
        <w:t>Wrong values? Stéphanie gave me one set and Alain another. Which one is right?</w:t>
      </w:r>
      <w:r>
        <w:br/>
      </w:r>
    </w:p>
  </w:comment>
  <w:comment w:id="4" w:author="Author" w:initials="A">
    <w:p w14:paraId="5B70EDB4" w14:textId="77777777" w:rsidR="008B0309" w:rsidRDefault="008B0309">
      <w:pPr>
        <w:pStyle w:val="CommentText"/>
      </w:pPr>
      <w:r>
        <w:rPr>
          <w:rStyle w:val="CommentReference"/>
        </w:rPr>
        <w:annotationRef/>
      </w:r>
      <w:r>
        <w:t>@Stéphanie</w:t>
      </w:r>
    </w:p>
    <w:p w14:paraId="7FE182E5" w14:textId="0C631623" w:rsidR="008B0309" w:rsidRDefault="008B0309">
      <w:pPr>
        <w:pStyle w:val="CommentText"/>
      </w:pPr>
      <w:r>
        <w:t>@Amanda</w:t>
      </w:r>
      <w:r>
        <w:br/>
        <w:t>@Alain</w:t>
      </w:r>
    </w:p>
    <w:p w14:paraId="158A2158" w14:textId="77777777" w:rsidR="008B0309" w:rsidRDefault="008B0309">
      <w:pPr>
        <w:pStyle w:val="CommentText"/>
      </w:pPr>
    </w:p>
    <w:p w14:paraId="47D611C0" w14:textId="730EB030" w:rsidR="008B0309" w:rsidRDefault="008B0309">
      <w:pPr>
        <w:pStyle w:val="CommentText"/>
      </w:pPr>
      <w:r>
        <w:t xml:space="preserve">What about controls? Were negative controls included on all plates </w:t>
      </w:r>
      <w:proofErr w:type="spellStart"/>
      <w:r>
        <w:t>etc</w:t>
      </w:r>
      <w:proofErr w:type="spellEnd"/>
      <w:r>
        <w:t xml:space="preserve">? </w:t>
      </w:r>
    </w:p>
  </w:comment>
  <w:comment w:id="5" w:author="Author" w:initials="A">
    <w:p w14:paraId="3188268F" w14:textId="618FD629" w:rsidR="008B0309" w:rsidRDefault="008B0309">
      <w:pPr>
        <w:pStyle w:val="CommentText"/>
      </w:pPr>
      <w:r>
        <w:rPr>
          <w:rStyle w:val="CommentReference"/>
        </w:rPr>
        <w:annotationRef/>
      </w:r>
      <w:r>
        <w:t>I need to do a proper test, adjust for sample size, and maybe add other measures of genetic diversity. Suggestions?</w:t>
      </w:r>
    </w:p>
  </w:comment>
  <w:comment w:id="6" w:author="Author" w:initials="A">
    <w:p w14:paraId="1128EDAA" w14:textId="77777777" w:rsidR="008B0309" w:rsidRDefault="008B0309"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7" w:author="Author" w:initials="A">
    <w:p w14:paraId="60F62BB6" w14:textId="50429173" w:rsidR="008B0309" w:rsidRDefault="008B0309">
      <w:pPr>
        <w:pStyle w:val="CommentText"/>
      </w:pPr>
      <w:r>
        <w:t xml:space="preserve">Thanks. I put it </w:t>
      </w:r>
      <w:r>
        <w:rPr>
          <w:rStyle w:val="CommentReference"/>
        </w:rPr>
        <w:annotationRef/>
      </w:r>
      <w:r>
        <w:t>on my to do list for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B5C43A" w15:done="0"/>
  <w15:commentEx w15:paraId="53DDAA30" w15:done="0"/>
  <w15:commentEx w15:paraId="47D611C0" w15:done="0"/>
  <w15:commentEx w15:paraId="3188268F" w15:done="0"/>
  <w15:commentEx w15:paraId="1128EDAA" w15:done="0"/>
  <w15:commentEx w15:paraId="60F62BB6" w15:paraIdParent="1128ED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B5C43A" w16cid:durableId="279CDA32"/>
  <w16cid:commentId w16cid:paraId="53DDAA30" w16cid:durableId="274A3F08"/>
  <w16cid:commentId w16cid:paraId="47D611C0" w16cid:durableId="279CDA34"/>
  <w16cid:commentId w16cid:paraId="456D4A6E" w16cid:durableId="279CDA35"/>
  <w16cid:commentId w16cid:paraId="3AABE10C" w16cid:durableId="279CDA36"/>
  <w16cid:commentId w16cid:paraId="13B41B4F" w16cid:durableId="279CDA37"/>
  <w16cid:commentId w16cid:paraId="0BC53950" w16cid:durableId="279CDA38"/>
  <w16cid:commentId w16cid:paraId="1128EDAA" w16cid:durableId="279CDA39"/>
  <w16cid:commentId w16cid:paraId="64C58683" w16cid:durableId="279CDA3E"/>
  <w16cid:commentId w16cid:paraId="571064D3" w16cid:durableId="279CDA3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C4125" w14:textId="77777777" w:rsidR="006A542A" w:rsidRDefault="006A542A" w:rsidP="001E1E6D">
      <w:pPr>
        <w:spacing w:after="0" w:line="240" w:lineRule="auto"/>
      </w:pPr>
      <w:r>
        <w:separator/>
      </w:r>
    </w:p>
  </w:endnote>
  <w:endnote w:type="continuationSeparator" w:id="0">
    <w:p w14:paraId="0B729224" w14:textId="77777777" w:rsidR="006A542A" w:rsidRDefault="006A542A"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3D2F4B07" w:rsidR="008B0309" w:rsidRDefault="008B0309">
        <w:pPr>
          <w:pStyle w:val="Footer"/>
          <w:jc w:val="right"/>
        </w:pPr>
        <w:r>
          <w:fldChar w:fldCharType="begin"/>
        </w:r>
        <w:r>
          <w:instrText xml:space="preserve"> PAGE   \* MERGEFORMAT </w:instrText>
        </w:r>
        <w:r>
          <w:fldChar w:fldCharType="separate"/>
        </w:r>
        <w:r w:rsidR="00B76D65">
          <w:rPr>
            <w:noProof/>
          </w:rPr>
          <w:t>6</w:t>
        </w:r>
        <w:r>
          <w:rPr>
            <w:noProof/>
          </w:rPr>
          <w:fldChar w:fldCharType="end"/>
        </w:r>
      </w:p>
    </w:sdtContent>
  </w:sdt>
  <w:p w14:paraId="12BA5F2B" w14:textId="77777777" w:rsidR="008B0309" w:rsidRDefault="008B03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D891C1" w14:textId="77777777" w:rsidR="006A542A" w:rsidRDefault="006A542A" w:rsidP="001E1E6D">
      <w:pPr>
        <w:spacing w:after="0" w:line="240" w:lineRule="auto"/>
      </w:pPr>
      <w:r>
        <w:separator/>
      </w:r>
    </w:p>
  </w:footnote>
  <w:footnote w:type="continuationSeparator" w:id="0">
    <w:p w14:paraId="5EC20537" w14:textId="77777777" w:rsidR="006A542A" w:rsidRDefault="006A542A"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0FA266D"/>
    <w:multiLevelType w:val="hybridMultilevel"/>
    <w:tmpl w:val="3B48B370"/>
    <w:lvl w:ilvl="0" w:tplc="66AC5FD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6B1102"/>
    <w:multiLevelType w:val="hybridMultilevel"/>
    <w:tmpl w:val="69043676"/>
    <w:lvl w:ilvl="0" w:tplc="2E1409F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5"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abstractNum w:abstractNumId="6" w15:restartNumberingAfterBreak="0">
    <w:nsid w:val="69C90893"/>
    <w:multiLevelType w:val="hybridMultilevel"/>
    <w:tmpl w:val="D10E7BFA"/>
    <w:lvl w:ilvl="0" w:tplc="1480E842">
      <w:numFmt w:val="bullet"/>
      <w:lvlText w:val="-"/>
      <w:lvlJc w:val="left"/>
      <w:pPr>
        <w:ind w:left="720" w:hanging="360"/>
      </w:pPr>
      <w:rPr>
        <w:rFonts w:ascii="Times New Roman" w:eastAsiaTheme="minorHAnsi" w:hAnsi="Times New Roman" w:cs="Times New Roman" w:hint="default"/>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 w:numId="7">
    <w:abstractNumId w:val="2"/>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de-DE" w:vendorID="64" w:dllVersion="6" w:nlCheck="1" w:checkStyle="0"/>
  <w:activeWritingStyle w:appName="MSWord" w:lang="de-LU" w:vendorID="64" w:dllVersion="6" w:nlCheck="1" w:checkStyle="0"/>
  <w:activeWritingStyle w:appName="MSWord" w:lang="fr-LU" w:vendorID="64" w:dllVersion="6" w:nlCheck="1" w:checkStyle="0"/>
  <w:activeWritingStyle w:appName="MSWord" w:lang="fr-CA" w:vendorID="64" w:dllVersion="6" w:nlCheck="1" w:checkStyle="0"/>
  <w:activeWritingStyle w:appName="MSWord" w:lang="en-US" w:vendorID="64" w:dllVersion="0" w:nlCheck="1" w:checkStyle="0"/>
  <w:activeWritingStyle w:appName="MSWord" w:lang="fr-FR" w:vendorID="64" w:dllVersion="0" w:nlCheck="1" w:checkStyle="0"/>
  <w:activeWritingStyle w:appName="MSWord" w:lang="de-LU" w:vendorID="64" w:dllVersion="0" w:nlCheck="1" w:checkStyle="0"/>
  <w:activeWritingStyle w:appName="MSWord" w:lang="en-GB"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fr-FR" w:vendorID="64" w:dllVersion="131078" w:nlCheck="1" w:checkStyle="0"/>
  <w:activeWritingStyle w:appName="MSWord" w:lang="de-LU" w:vendorID="64" w:dllVersion="131078"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16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2F5D"/>
    <w:rsid w:val="0009538A"/>
    <w:rsid w:val="000963BF"/>
    <w:rsid w:val="000968B8"/>
    <w:rsid w:val="000A369C"/>
    <w:rsid w:val="000B0738"/>
    <w:rsid w:val="000B0C30"/>
    <w:rsid w:val="000B1DB9"/>
    <w:rsid w:val="000B1EAA"/>
    <w:rsid w:val="000B262E"/>
    <w:rsid w:val="000B2CB3"/>
    <w:rsid w:val="000B5A77"/>
    <w:rsid w:val="000B5C6C"/>
    <w:rsid w:val="000B7535"/>
    <w:rsid w:val="000C0CF5"/>
    <w:rsid w:val="000C0D9C"/>
    <w:rsid w:val="000C10B4"/>
    <w:rsid w:val="000C301E"/>
    <w:rsid w:val="000C38A8"/>
    <w:rsid w:val="000C470D"/>
    <w:rsid w:val="000C4754"/>
    <w:rsid w:val="000C6407"/>
    <w:rsid w:val="000C684F"/>
    <w:rsid w:val="000C6B21"/>
    <w:rsid w:val="000C6FC2"/>
    <w:rsid w:val="000C7F6C"/>
    <w:rsid w:val="000D248E"/>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1BCA"/>
    <w:rsid w:val="00135E68"/>
    <w:rsid w:val="001360C3"/>
    <w:rsid w:val="00137708"/>
    <w:rsid w:val="00140123"/>
    <w:rsid w:val="0014047B"/>
    <w:rsid w:val="00142FD0"/>
    <w:rsid w:val="00147F07"/>
    <w:rsid w:val="00150A56"/>
    <w:rsid w:val="001529C0"/>
    <w:rsid w:val="001538B6"/>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22CC"/>
    <w:rsid w:val="00185B82"/>
    <w:rsid w:val="00186566"/>
    <w:rsid w:val="001866A0"/>
    <w:rsid w:val="001A0117"/>
    <w:rsid w:val="001A0C5C"/>
    <w:rsid w:val="001A2661"/>
    <w:rsid w:val="001A39B2"/>
    <w:rsid w:val="001A4DBB"/>
    <w:rsid w:val="001B287B"/>
    <w:rsid w:val="001B3C31"/>
    <w:rsid w:val="001B6B2C"/>
    <w:rsid w:val="001C191E"/>
    <w:rsid w:val="001C3D50"/>
    <w:rsid w:val="001C4D16"/>
    <w:rsid w:val="001C7F78"/>
    <w:rsid w:val="001D10CA"/>
    <w:rsid w:val="001D1532"/>
    <w:rsid w:val="001D2020"/>
    <w:rsid w:val="001D3E35"/>
    <w:rsid w:val="001D4047"/>
    <w:rsid w:val="001E0187"/>
    <w:rsid w:val="001E1572"/>
    <w:rsid w:val="001E1E6D"/>
    <w:rsid w:val="001E2830"/>
    <w:rsid w:val="001E39EE"/>
    <w:rsid w:val="001E4B4C"/>
    <w:rsid w:val="001F0A0B"/>
    <w:rsid w:val="001F1176"/>
    <w:rsid w:val="001F6E1B"/>
    <w:rsid w:val="001F7A46"/>
    <w:rsid w:val="002034C6"/>
    <w:rsid w:val="002040A9"/>
    <w:rsid w:val="0020424C"/>
    <w:rsid w:val="002075D7"/>
    <w:rsid w:val="00211E3F"/>
    <w:rsid w:val="0021505B"/>
    <w:rsid w:val="00216349"/>
    <w:rsid w:val="00216E0E"/>
    <w:rsid w:val="00222549"/>
    <w:rsid w:val="00222D19"/>
    <w:rsid w:val="00224F6E"/>
    <w:rsid w:val="00227D04"/>
    <w:rsid w:val="00230E84"/>
    <w:rsid w:val="00231976"/>
    <w:rsid w:val="00232380"/>
    <w:rsid w:val="00232AC8"/>
    <w:rsid w:val="00233C1B"/>
    <w:rsid w:val="00235455"/>
    <w:rsid w:val="0023642B"/>
    <w:rsid w:val="002364F0"/>
    <w:rsid w:val="00236B36"/>
    <w:rsid w:val="00237A2D"/>
    <w:rsid w:val="002407E8"/>
    <w:rsid w:val="00243DBA"/>
    <w:rsid w:val="0024761A"/>
    <w:rsid w:val="00250BB6"/>
    <w:rsid w:val="002535AC"/>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A51E5"/>
    <w:rsid w:val="002B01EC"/>
    <w:rsid w:val="002B6B09"/>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3A5B"/>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28B"/>
    <w:rsid w:val="00323BFF"/>
    <w:rsid w:val="00323C3B"/>
    <w:rsid w:val="0032742B"/>
    <w:rsid w:val="00330BE7"/>
    <w:rsid w:val="00331CF0"/>
    <w:rsid w:val="00336124"/>
    <w:rsid w:val="00336714"/>
    <w:rsid w:val="0034214F"/>
    <w:rsid w:val="00344274"/>
    <w:rsid w:val="00344640"/>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0D90"/>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6B7F"/>
    <w:rsid w:val="004178A9"/>
    <w:rsid w:val="00422AF5"/>
    <w:rsid w:val="00434091"/>
    <w:rsid w:val="00436105"/>
    <w:rsid w:val="004366C6"/>
    <w:rsid w:val="00437A70"/>
    <w:rsid w:val="00442A50"/>
    <w:rsid w:val="00444634"/>
    <w:rsid w:val="00445354"/>
    <w:rsid w:val="00453707"/>
    <w:rsid w:val="00455660"/>
    <w:rsid w:val="00455797"/>
    <w:rsid w:val="00460569"/>
    <w:rsid w:val="00463806"/>
    <w:rsid w:val="00463D7C"/>
    <w:rsid w:val="00465894"/>
    <w:rsid w:val="004666BC"/>
    <w:rsid w:val="00475EE8"/>
    <w:rsid w:val="00480B08"/>
    <w:rsid w:val="004866D5"/>
    <w:rsid w:val="00487B91"/>
    <w:rsid w:val="00490598"/>
    <w:rsid w:val="00491A64"/>
    <w:rsid w:val="00491D3A"/>
    <w:rsid w:val="004937A4"/>
    <w:rsid w:val="004966DF"/>
    <w:rsid w:val="00497378"/>
    <w:rsid w:val="004A34B4"/>
    <w:rsid w:val="004A3BDF"/>
    <w:rsid w:val="004A737C"/>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3E6"/>
    <w:rsid w:val="00536532"/>
    <w:rsid w:val="00537624"/>
    <w:rsid w:val="00546B6C"/>
    <w:rsid w:val="00551B3A"/>
    <w:rsid w:val="00556C12"/>
    <w:rsid w:val="00563CE5"/>
    <w:rsid w:val="005652F2"/>
    <w:rsid w:val="00566FD9"/>
    <w:rsid w:val="00567A1A"/>
    <w:rsid w:val="00567A7B"/>
    <w:rsid w:val="00571633"/>
    <w:rsid w:val="00573EA0"/>
    <w:rsid w:val="0057563D"/>
    <w:rsid w:val="00576900"/>
    <w:rsid w:val="005803F9"/>
    <w:rsid w:val="00582A5D"/>
    <w:rsid w:val="00583F84"/>
    <w:rsid w:val="00586447"/>
    <w:rsid w:val="005868ED"/>
    <w:rsid w:val="005911C0"/>
    <w:rsid w:val="005919DF"/>
    <w:rsid w:val="0059396D"/>
    <w:rsid w:val="00594325"/>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D6655"/>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0447"/>
    <w:rsid w:val="00623A8B"/>
    <w:rsid w:val="00623E4D"/>
    <w:rsid w:val="00626200"/>
    <w:rsid w:val="00627DCE"/>
    <w:rsid w:val="00630DC8"/>
    <w:rsid w:val="006339BE"/>
    <w:rsid w:val="00636AF0"/>
    <w:rsid w:val="00636BB1"/>
    <w:rsid w:val="00637938"/>
    <w:rsid w:val="00637B94"/>
    <w:rsid w:val="0064328D"/>
    <w:rsid w:val="006577A9"/>
    <w:rsid w:val="006652F4"/>
    <w:rsid w:val="006705B0"/>
    <w:rsid w:val="00670DB0"/>
    <w:rsid w:val="006750AF"/>
    <w:rsid w:val="00675EBE"/>
    <w:rsid w:val="00680903"/>
    <w:rsid w:val="006809BE"/>
    <w:rsid w:val="00681ED5"/>
    <w:rsid w:val="00682835"/>
    <w:rsid w:val="006832AD"/>
    <w:rsid w:val="00683BE0"/>
    <w:rsid w:val="00691E49"/>
    <w:rsid w:val="00692790"/>
    <w:rsid w:val="006959BA"/>
    <w:rsid w:val="00695C09"/>
    <w:rsid w:val="006A1BFE"/>
    <w:rsid w:val="006A2B5C"/>
    <w:rsid w:val="006A542A"/>
    <w:rsid w:val="006B1091"/>
    <w:rsid w:val="006B35C6"/>
    <w:rsid w:val="006B3B09"/>
    <w:rsid w:val="006B43A3"/>
    <w:rsid w:val="006B529E"/>
    <w:rsid w:val="006B5DAF"/>
    <w:rsid w:val="006B5EEF"/>
    <w:rsid w:val="006C0B21"/>
    <w:rsid w:val="006C18C5"/>
    <w:rsid w:val="006C1BB5"/>
    <w:rsid w:val="006C2DDA"/>
    <w:rsid w:val="006C38B2"/>
    <w:rsid w:val="006C3EAD"/>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3174"/>
    <w:rsid w:val="00726C75"/>
    <w:rsid w:val="00727029"/>
    <w:rsid w:val="007306E4"/>
    <w:rsid w:val="00731C90"/>
    <w:rsid w:val="00733A88"/>
    <w:rsid w:val="00734882"/>
    <w:rsid w:val="0073488C"/>
    <w:rsid w:val="007359EC"/>
    <w:rsid w:val="00736B58"/>
    <w:rsid w:val="00741BEF"/>
    <w:rsid w:val="0074422B"/>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83D1A"/>
    <w:rsid w:val="00784E0C"/>
    <w:rsid w:val="00786823"/>
    <w:rsid w:val="0079323A"/>
    <w:rsid w:val="00796CE2"/>
    <w:rsid w:val="00797571"/>
    <w:rsid w:val="007A3F80"/>
    <w:rsid w:val="007A40AF"/>
    <w:rsid w:val="007B0DD1"/>
    <w:rsid w:val="007B1CEE"/>
    <w:rsid w:val="007B3B15"/>
    <w:rsid w:val="007B48A4"/>
    <w:rsid w:val="007B7E32"/>
    <w:rsid w:val="007C0E6F"/>
    <w:rsid w:val="007D0A0E"/>
    <w:rsid w:val="007D20D8"/>
    <w:rsid w:val="007D31E2"/>
    <w:rsid w:val="007D3983"/>
    <w:rsid w:val="007E2E5D"/>
    <w:rsid w:val="007F04FD"/>
    <w:rsid w:val="007F0AA0"/>
    <w:rsid w:val="007F6DB6"/>
    <w:rsid w:val="008029F0"/>
    <w:rsid w:val="0080586D"/>
    <w:rsid w:val="008163CB"/>
    <w:rsid w:val="008177A0"/>
    <w:rsid w:val="008203A8"/>
    <w:rsid w:val="008214AF"/>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1963"/>
    <w:rsid w:val="00886812"/>
    <w:rsid w:val="008877BD"/>
    <w:rsid w:val="008879D2"/>
    <w:rsid w:val="0089101A"/>
    <w:rsid w:val="008939F4"/>
    <w:rsid w:val="00897E0A"/>
    <w:rsid w:val="008A1DC2"/>
    <w:rsid w:val="008A5082"/>
    <w:rsid w:val="008A5972"/>
    <w:rsid w:val="008A7189"/>
    <w:rsid w:val="008A74F9"/>
    <w:rsid w:val="008A7998"/>
    <w:rsid w:val="008B0309"/>
    <w:rsid w:val="008B07F2"/>
    <w:rsid w:val="008B17F5"/>
    <w:rsid w:val="008B1819"/>
    <w:rsid w:val="008C163B"/>
    <w:rsid w:val="008C444A"/>
    <w:rsid w:val="008C4FB9"/>
    <w:rsid w:val="008C5F0F"/>
    <w:rsid w:val="008D2535"/>
    <w:rsid w:val="008D42AB"/>
    <w:rsid w:val="008D49EC"/>
    <w:rsid w:val="008D50A6"/>
    <w:rsid w:val="008E0E9E"/>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587A"/>
    <w:rsid w:val="0090696D"/>
    <w:rsid w:val="0091056A"/>
    <w:rsid w:val="00910779"/>
    <w:rsid w:val="00913306"/>
    <w:rsid w:val="00920804"/>
    <w:rsid w:val="00920AAC"/>
    <w:rsid w:val="00920C7D"/>
    <w:rsid w:val="0092114A"/>
    <w:rsid w:val="00927A67"/>
    <w:rsid w:val="00927ECD"/>
    <w:rsid w:val="0093244C"/>
    <w:rsid w:val="00933051"/>
    <w:rsid w:val="009344A9"/>
    <w:rsid w:val="009364F4"/>
    <w:rsid w:val="0093680B"/>
    <w:rsid w:val="00937DD1"/>
    <w:rsid w:val="00940C28"/>
    <w:rsid w:val="00941A24"/>
    <w:rsid w:val="00942DD8"/>
    <w:rsid w:val="00943E08"/>
    <w:rsid w:val="0094407B"/>
    <w:rsid w:val="00944BEF"/>
    <w:rsid w:val="00945ED7"/>
    <w:rsid w:val="0094776A"/>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0C33"/>
    <w:rsid w:val="009A1A0A"/>
    <w:rsid w:val="009A26C0"/>
    <w:rsid w:val="009A6F39"/>
    <w:rsid w:val="009A70E6"/>
    <w:rsid w:val="009A7535"/>
    <w:rsid w:val="009A798F"/>
    <w:rsid w:val="009B11DE"/>
    <w:rsid w:val="009B1F4A"/>
    <w:rsid w:val="009B4D8A"/>
    <w:rsid w:val="009B5004"/>
    <w:rsid w:val="009B5AA2"/>
    <w:rsid w:val="009C1C3A"/>
    <w:rsid w:val="009C2BFB"/>
    <w:rsid w:val="009C3DBF"/>
    <w:rsid w:val="009C4610"/>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37AF2"/>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1D9E"/>
    <w:rsid w:val="00A93BAB"/>
    <w:rsid w:val="00A93CCF"/>
    <w:rsid w:val="00A93D0A"/>
    <w:rsid w:val="00A9599A"/>
    <w:rsid w:val="00A966FF"/>
    <w:rsid w:val="00A9787F"/>
    <w:rsid w:val="00AB06C7"/>
    <w:rsid w:val="00AB1444"/>
    <w:rsid w:val="00AB227D"/>
    <w:rsid w:val="00AB2698"/>
    <w:rsid w:val="00AB455C"/>
    <w:rsid w:val="00AB5C5F"/>
    <w:rsid w:val="00AB7E0D"/>
    <w:rsid w:val="00AC300B"/>
    <w:rsid w:val="00AD0696"/>
    <w:rsid w:val="00AD3BD8"/>
    <w:rsid w:val="00AD47E5"/>
    <w:rsid w:val="00AE0B66"/>
    <w:rsid w:val="00AE3450"/>
    <w:rsid w:val="00AE5CC5"/>
    <w:rsid w:val="00AE78DF"/>
    <w:rsid w:val="00AF1813"/>
    <w:rsid w:val="00AF1C54"/>
    <w:rsid w:val="00AF2558"/>
    <w:rsid w:val="00AF7C9B"/>
    <w:rsid w:val="00B06AF2"/>
    <w:rsid w:val="00B07B0B"/>
    <w:rsid w:val="00B10A86"/>
    <w:rsid w:val="00B12EDD"/>
    <w:rsid w:val="00B1726B"/>
    <w:rsid w:val="00B17A9B"/>
    <w:rsid w:val="00B2060D"/>
    <w:rsid w:val="00B20F7A"/>
    <w:rsid w:val="00B25DEE"/>
    <w:rsid w:val="00B264B4"/>
    <w:rsid w:val="00B31F3E"/>
    <w:rsid w:val="00B34036"/>
    <w:rsid w:val="00B3441D"/>
    <w:rsid w:val="00B37AC2"/>
    <w:rsid w:val="00B402B3"/>
    <w:rsid w:val="00B410F6"/>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76D65"/>
    <w:rsid w:val="00B83D26"/>
    <w:rsid w:val="00B94FDD"/>
    <w:rsid w:val="00B95C2C"/>
    <w:rsid w:val="00BA13B5"/>
    <w:rsid w:val="00BA40E3"/>
    <w:rsid w:val="00BA4EDB"/>
    <w:rsid w:val="00BB1EED"/>
    <w:rsid w:val="00BB24CB"/>
    <w:rsid w:val="00BB3668"/>
    <w:rsid w:val="00BB45C4"/>
    <w:rsid w:val="00BB4EBE"/>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BF61AF"/>
    <w:rsid w:val="00C00AD4"/>
    <w:rsid w:val="00C02C3F"/>
    <w:rsid w:val="00C02CE4"/>
    <w:rsid w:val="00C04026"/>
    <w:rsid w:val="00C0441D"/>
    <w:rsid w:val="00C059D6"/>
    <w:rsid w:val="00C06887"/>
    <w:rsid w:val="00C06C61"/>
    <w:rsid w:val="00C07AD6"/>
    <w:rsid w:val="00C1205C"/>
    <w:rsid w:val="00C13DEB"/>
    <w:rsid w:val="00C15E9D"/>
    <w:rsid w:val="00C16742"/>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0011"/>
    <w:rsid w:val="00C8363D"/>
    <w:rsid w:val="00C83926"/>
    <w:rsid w:val="00C84320"/>
    <w:rsid w:val="00C90829"/>
    <w:rsid w:val="00C912B0"/>
    <w:rsid w:val="00C92331"/>
    <w:rsid w:val="00C93385"/>
    <w:rsid w:val="00C94A14"/>
    <w:rsid w:val="00C961FD"/>
    <w:rsid w:val="00CA22E4"/>
    <w:rsid w:val="00CA7D50"/>
    <w:rsid w:val="00CB193C"/>
    <w:rsid w:val="00CB66D1"/>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25D8"/>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2111"/>
    <w:rsid w:val="00D95089"/>
    <w:rsid w:val="00DA3363"/>
    <w:rsid w:val="00DA6784"/>
    <w:rsid w:val="00DB1C7F"/>
    <w:rsid w:val="00DB437A"/>
    <w:rsid w:val="00DB57A0"/>
    <w:rsid w:val="00DB58C8"/>
    <w:rsid w:val="00DB796E"/>
    <w:rsid w:val="00DC0EE0"/>
    <w:rsid w:val="00DC0F04"/>
    <w:rsid w:val="00DC4EF5"/>
    <w:rsid w:val="00DD15EF"/>
    <w:rsid w:val="00DD1B89"/>
    <w:rsid w:val="00DD4EFD"/>
    <w:rsid w:val="00DE620A"/>
    <w:rsid w:val="00DE7D58"/>
    <w:rsid w:val="00DF31E7"/>
    <w:rsid w:val="00DF4911"/>
    <w:rsid w:val="00DF580F"/>
    <w:rsid w:val="00DF58E6"/>
    <w:rsid w:val="00DF5EE4"/>
    <w:rsid w:val="00E02B01"/>
    <w:rsid w:val="00E03377"/>
    <w:rsid w:val="00E04BED"/>
    <w:rsid w:val="00E0572E"/>
    <w:rsid w:val="00E06A24"/>
    <w:rsid w:val="00E07818"/>
    <w:rsid w:val="00E07C04"/>
    <w:rsid w:val="00E154E0"/>
    <w:rsid w:val="00E1713C"/>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09DC"/>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4477"/>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EF7D99"/>
    <w:rsid w:val="00F01AC6"/>
    <w:rsid w:val="00F053CB"/>
    <w:rsid w:val="00F07978"/>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3BD4"/>
    <w:rsid w:val="00F74088"/>
    <w:rsid w:val="00F758B1"/>
    <w:rsid w:val="00F76287"/>
    <w:rsid w:val="00F80074"/>
    <w:rsid w:val="00F82ED3"/>
    <w:rsid w:val="00F82EE6"/>
    <w:rsid w:val="00F864C8"/>
    <w:rsid w:val="00F87A7C"/>
    <w:rsid w:val="00FA04FD"/>
    <w:rsid w:val="00FA1914"/>
    <w:rsid w:val="00FA4705"/>
    <w:rsid w:val="00FA69E1"/>
    <w:rsid w:val="00FA6AAD"/>
    <w:rsid w:val="00FB15C8"/>
    <w:rsid w:val="00FC2987"/>
    <w:rsid w:val="00FC3A33"/>
    <w:rsid w:val="00FC4285"/>
    <w:rsid w:val="00FC5BA6"/>
    <w:rsid w:val="00FC703C"/>
    <w:rsid w:val="00FD1C2D"/>
    <w:rsid w:val="00FD5202"/>
    <w:rsid w:val="00FD599D"/>
    <w:rsid w:val="00FD7CF1"/>
    <w:rsid w:val="00FE0E0F"/>
    <w:rsid w:val="00FE358B"/>
    <w:rsid w:val="00FE5040"/>
    <w:rsid w:val="00FE584C"/>
    <w:rsid w:val="00FE645C"/>
    <w:rsid w:val="00FF0AA0"/>
    <w:rsid w:val="00FF3D49"/>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 w:type="table" w:styleId="TableGrid">
    <w:name w:val="Table Grid"/>
    <w:basedOn w:val="TableNormal"/>
    <w:uiPriority w:val="39"/>
    <w:rsid w:val="007868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ulian.wittische@mnhn.lu" TargetMode="External"/><Relationship Id="rId13" Type="http://schemas.microsoft.com/office/2011/relationships/commentsExtended" Target="commentsExtended.xm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darwintreeoflife/darwintreeoflife.data" TargetMode="External"/><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ncbi.nlm.nih.gov/genome/98123?genome_assembly_id=1557693"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32495-940D-4BB3-ACED-824310E493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46238</Words>
  <Characters>291305</Characters>
  <Application>Microsoft Office Word</Application>
  <DocSecurity>0</DocSecurity>
  <Lines>2427</Lines>
  <Paragraphs>67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6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2-21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zhQMXoOR"/&gt;&lt;style id="http://www.zotero.org/styles/biological-conservation" hasBibliography="1" bibliographyStyleHasBeenSet="1"/&gt;&lt;prefs&gt;&lt;pref name="fieldType" value="Field"/&gt;&lt;/prefs&gt;&lt;/data&gt;</vt:lpwstr>
  </property>
</Properties>
</file>